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8D6CE" w14:textId="3B909A61" w:rsidR="0081260E" w:rsidRPr="00305711" w:rsidRDefault="00305711" w:rsidP="005E3A79">
      <w:pPr>
        <w:pStyle w:val="Heading1"/>
        <w:jc w:val="both"/>
      </w:pPr>
      <w:r w:rsidRPr="00305711">
        <w:t>Title</w:t>
      </w:r>
    </w:p>
    <w:p w14:paraId="2507E98A" w14:textId="0FA04E6D" w:rsidR="009E6D12" w:rsidRDefault="009E6D12" w:rsidP="009E6D12">
      <w:pPr>
        <w:jc w:val="both"/>
        <w:rPr>
          <w:b w:val="0"/>
          <w:bCs w:val="0"/>
        </w:rPr>
      </w:pPr>
      <w:r>
        <w:rPr>
          <w:b w:val="0"/>
          <w:bCs w:val="0"/>
        </w:rPr>
        <w:t>Alphabetical by last name author list:</w:t>
      </w:r>
    </w:p>
    <w:p w14:paraId="680D9F7D" w14:textId="2679ADA9" w:rsidR="009E6D12" w:rsidRDefault="009E6D12" w:rsidP="009E6D12">
      <w:pPr>
        <w:jc w:val="both"/>
        <w:rPr>
          <w:b w:val="0"/>
          <w:bCs w:val="0"/>
        </w:rPr>
      </w:pPr>
      <w:r>
        <w:rPr>
          <w:b w:val="0"/>
          <w:bCs w:val="0"/>
        </w:rPr>
        <w:t>Michael Barker</w:t>
      </w:r>
    </w:p>
    <w:p w14:paraId="065E0442" w14:textId="77777777" w:rsidR="009E6D12" w:rsidRDefault="009E6D12" w:rsidP="009E6D12">
      <w:pPr>
        <w:jc w:val="both"/>
        <w:rPr>
          <w:b w:val="0"/>
          <w:bCs w:val="0"/>
        </w:rPr>
      </w:pPr>
      <w:r>
        <w:rPr>
          <w:b w:val="0"/>
          <w:bCs w:val="0"/>
        </w:rPr>
        <w:t>Matthew Hahn</w:t>
      </w:r>
    </w:p>
    <w:p w14:paraId="38ED658F" w14:textId="00B12233" w:rsidR="009E6D12" w:rsidRDefault="009E6D12" w:rsidP="009E6D12">
      <w:pPr>
        <w:jc w:val="both"/>
        <w:rPr>
          <w:b w:val="0"/>
          <w:bCs w:val="0"/>
        </w:rPr>
      </w:pPr>
      <w:r>
        <w:rPr>
          <w:b w:val="0"/>
          <w:bCs w:val="0"/>
        </w:rPr>
        <w:t>Michael McKibben</w:t>
      </w:r>
    </w:p>
    <w:p w14:paraId="49FBE7F9" w14:textId="13C154F3" w:rsidR="009E6D12" w:rsidRDefault="00305711" w:rsidP="009E6D12">
      <w:pPr>
        <w:jc w:val="both"/>
        <w:rPr>
          <w:b w:val="0"/>
          <w:bCs w:val="0"/>
        </w:rPr>
      </w:pPr>
      <w:r>
        <w:rPr>
          <w:b w:val="0"/>
          <w:bCs w:val="0"/>
        </w:rPr>
        <w:t>Gregg Thomas</w:t>
      </w:r>
    </w:p>
    <w:p w14:paraId="0D463C6B" w14:textId="15FA862B" w:rsidR="00305711" w:rsidRDefault="00305711" w:rsidP="005E3A79">
      <w:pPr>
        <w:jc w:val="both"/>
        <w:rPr>
          <w:b w:val="0"/>
          <w:bCs w:val="0"/>
        </w:rPr>
      </w:pPr>
      <w:r>
        <w:rPr>
          <w:b w:val="0"/>
          <w:bCs w:val="0"/>
        </w:rPr>
        <w:t>Li Zheng</w:t>
      </w:r>
    </w:p>
    <w:p w14:paraId="31E1AC53" w14:textId="14882797" w:rsidR="00305711" w:rsidRDefault="00305711" w:rsidP="005E3A79">
      <w:pPr>
        <w:pStyle w:val="Heading1"/>
        <w:jc w:val="both"/>
      </w:pPr>
      <w:r>
        <w:rPr>
          <w:b w:val="0"/>
          <w:bCs w:val="0"/>
        </w:rPr>
        <w:br w:type="page"/>
      </w:r>
      <w:r w:rsidRPr="00305711">
        <w:lastRenderedPageBreak/>
        <w:t>Abstract</w:t>
      </w:r>
    </w:p>
    <w:p w14:paraId="46638686" w14:textId="77777777" w:rsidR="00305711" w:rsidRDefault="00305711" w:rsidP="005E3A79">
      <w:pPr>
        <w:jc w:val="both"/>
        <w:rPr>
          <w:sz w:val="28"/>
          <w:szCs w:val="28"/>
        </w:rPr>
      </w:pPr>
      <w:r>
        <w:br w:type="page"/>
      </w:r>
    </w:p>
    <w:p w14:paraId="7C6A493A" w14:textId="047D6FE8" w:rsidR="00305711" w:rsidRDefault="00305711" w:rsidP="005E3A79">
      <w:pPr>
        <w:pStyle w:val="Heading1"/>
        <w:jc w:val="both"/>
      </w:pPr>
      <w:r>
        <w:lastRenderedPageBreak/>
        <w:t>Introduction</w:t>
      </w:r>
    </w:p>
    <w:p w14:paraId="7A8F79FD" w14:textId="5C8143E2"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each parent. This can be highly detrimental to the survival of the individual, but occasionally the influx of novel genetic material can provide adaptive advantages that allow the whole genome duplication to propagate, resulting in a polyploid species with more than 2N chromosomes in its genome</w:t>
      </w:r>
      <w:r w:rsidR="009F6764">
        <w:rPr>
          <w:b w:val="0"/>
          <w:bCs w:val="0"/>
        </w:rPr>
        <w:t xml:space="preserve"> </w:t>
      </w:r>
      <w:r w:rsidR="009F6764">
        <w:rPr>
          <w:b w:val="0"/>
          <w:bCs w:val="0"/>
        </w:rPr>
        <w:fldChar w:fldCharType="begin"/>
      </w:r>
      <w:r w:rsidR="009F6764">
        <w:rPr>
          <w:b w:val="0"/>
          <w:bCs w:val="0"/>
        </w:rPr>
        <w:instrText xml:space="preserve"> ADDIN EN.CITE &lt;EndNote&gt;&lt;Cite&gt;&lt;Author&gt;Comai&lt;/Author&gt;&lt;Year&gt;2005&lt;/Year&gt;&lt;RecNum&gt;17&lt;/RecNum&gt;&lt;DisplayText&gt;(Comai 2005)&lt;/DisplayText&gt;&lt;record&gt;&lt;rec-number&gt;17&lt;/rec-number&gt;&lt;foreign-keys&gt;&lt;key app="EN" db-id="55awttt9yf0aace20sqpvrzmrtvr0vapts5w" timestamp="1694621915"&gt;17&lt;/key&gt;&lt;/foreign-keys&gt;&lt;ref-type name="Journal Article"&gt;17&lt;/ref-type&gt;&lt;contributors&gt;&lt;authors&gt;&lt;author&gt;Comai, L.&lt;/author&gt;&lt;/authors&gt;&lt;/contributors&gt;&lt;auth-address&gt;Department of Biology, Box 355325, University of Washington, Seattle, Washington 98195, USA. comai@u.washington.edu&lt;/auth-address&gt;&lt;titles&gt;&lt;title&gt;The advantages and disadvantages of being polyploid&lt;/title&gt;&lt;secondary-title&gt;Nat Rev Genet&lt;/secondary-title&gt;&lt;/titles&gt;&lt;periodical&gt;&lt;full-title&gt;Nat Rev Genet&lt;/full-title&gt;&lt;/periodical&gt;&lt;pages&gt;836-46&lt;/pages&gt;&lt;volume&gt;6&lt;/volume&gt;&lt;number&gt;11&lt;/number&gt;&lt;edition&gt;2005/11/24&lt;/edition&gt;&lt;keywords&gt;&lt;keyword&gt;*Evolution, Molecular&lt;/keyword&gt;&lt;keyword&gt;Gene Expression Regulation, Plant/*physiology&lt;/keyword&gt;&lt;keyword&gt;Genome, Plant/*physiology&lt;/keyword&gt;&lt;keyword&gt;Models, Genetic&lt;/keyword&gt;&lt;keyword&gt;*Plant Physiological Phenomena&lt;/keyword&gt;&lt;keyword&gt;Plants/*genetics&lt;/keyword&gt;&lt;keyword&gt;*Polyploidy&lt;/keyword&gt;&lt;/keywords&gt;&lt;dates&gt;&lt;year&gt;2005&lt;/year&gt;&lt;pub-dates&gt;&lt;date&gt;Nov&lt;/date&gt;&lt;/pub-dates&gt;&lt;/dates&gt;&lt;isbn&gt;1471-0056 (Print)&amp;#xD;1471-0056 (Linking)&lt;/isbn&gt;&lt;accession-num&gt;16304599&lt;/accession-num&gt;&lt;urls&gt;&lt;related-urls&gt;&lt;url&gt;https://www.ncbi.nlm.nih.gov/pubmed/16304599&lt;/url&gt;&lt;/related-urls&gt;&lt;/urls&gt;&lt;electronic-resource-num&gt;10.1038/nrg1711&lt;/electronic-resource-num&gt;&lt;/record&gt;&lt;/Cite&gt;&lt;/EndNote&gt;</w:instrText>
      </w:r>
      <w:r w:rsidR="009F6764">
        <w:rPr>
          <w:b w:val="0"/>
          <w:bCs w:val="0"/>
        </w:rPr>
        <w:fldChar w:fldCharType="separate"/>
      </w:r>
      <w:r w:rsidR="009F6764">
        <w:rPr>
          <w:b w:val="0"/>
          <w:bCs w:val="0"/>
          <w:noProof/>
        </w:rPr>
        <w:t>(Comai 2005)</w:t>
      </w:r>
      <w:r w:rsidR="009F6764">
        <w:rPr>
          <w:b w:val="0"/>
          <w:bCs w:val="0"/>
        </w:rPr>
        <w:fldChar w:fldCharType="end"/>
      </w:r>
      <w:r w:rsidR="00311706">
        <w:rPr>
          <w:b w:val="0"/>
          <w:bCs w:val="0"/>
        </w:rPr>
        <w:t>.</w:t>
      </w:r>
      <w:r w:rsidR="000818AE">
        <w:rPr>
          <w:b w:val="0"/>
          <w:bCs w:val="0"/>
        </w:rPr>
        <w:t xml:space="preserve"> </w:t>
      </w:r>
      <w:commentRangeStart w:id="0"/>
      <w:r w:rsidR="000818AE">
        <w:rPr>
          <w:b w:val="0"/>
          <w:bCs w:val="0"/>
        </w:rPr>
        <w:t xml:space="preserve">Polyploid species can arise in one of two ways, with both parental genomes being from the same species, called </w:t>
      </w:r>
      <w:proofErr w:type="spellStart"/>
      <w:r w:rsidR="000818AE">
        <w:rPr>
          <w:b w:val="0"/>
          <w:bCs w:val="0"/>
        </w:rPr>
        <w:t>autopolyploidy</w:t>
      </w:r>
      <w:proofErr w:type="spellEnd"/>
      <w:r w:rsidR="000818AE">
        <w:rPr>
          <w:b w:val="0"/>
          <w:bCs w:val="0"/>
        </w:rPr>
        <w:t xml:space="preserve">, or with a hybridization event where the parental genomes come from different species, called </w:t>
      </w:r>
      <w:proofErr w:type="spellStart"/>
      <w:r w:rsidR="000818AE">
        <w:rPr>
          <w:b w:val="0"/>
          <w:bCs w:val="0"/>
        </w:rPr>
        <w:t>allopolyploidy</w:t>
      </w:r>
      <w:proofErr w:type="spellEnd"/>
      <w:r w:rsidR="000818AE">
        <w:rPr>
          <w:b w:val="0"/>
          <w:bCs w:val="0"/>
        </w:rPr>
        <w:t>.</w:t>
      </w:r>
      <w:commentRangeEnd w:id="0"/>
      <w:r w:rsidR="00E168C0">
        <w:rPr>
          <w:rStyle w:val="CommentReference"/>
        </w:rPr>
        <w:commentReference w:id="0"/>
      </w:r>
      <w:r>
        <w:rPr>
          <w:b w:val="0"/>
          <w:bCs w:val="0"/>
        </w:rPr>
        <w:t xml:space="preserve"> </w:t>
      </w:r>
      <w:r w:rsidR="000818AE">
        <w:rPr>
          <w:b w:val="0"/>
          <w:bCs w:val="0"/>
        </w:rPr>
        <w:t>But regardless of the origin of the polyploid, whole genome duplication</w:t>
      </w:r>
      <w:r w:rsidR="00311706">
        <w:rPr>
          <w:b w:val="0"/>
          <w:bCs w:val="0"/>
        </w:rPr>
        <w:t xml:space="preserve"> can be a </w:t>
      </w:r>
      <w:r w:rsidR="00641F7C">
        <w:rPr>
          <w:b w:val="0"/>
          <w:bCs w:val="0"/>
        </w:rPr>
        <w:t>key evolutionary event</w:t>
      </w:r>
      <w:r w:rsidR="00311706">
        <w:rPr>
          <w:b w:val="0"/>
          <w:bCs w:val="0"/>
        </w:rPr>
        <w:t xml:space="preserve"> in the history of a species, and there is some evidence pointing to an association between environmental stress and the success of polyploid species</w:t>
      </w:r>
      <w:r w:rsidR="00E168C0">
        <w:rPr>
          <w:b w:val="0"/>
          <w:bCs w:val="0"/>
        </w:rPr>
        <w:t xml:space="preserve"> </w:t>
      </w:r>
      <w:r w:rsidR="00E168C0">
        <w:rPr>
          <w:b w:val="0"/>
          <w:bCs w:val="0"/>
        </w:rPr>
        <w:fldChar w:fldCharType="begin"/>
      </w:r>
      <w:r w:rsidR="00E168C0">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E168C0">
        <w:rPr>
          <w:b w:val="0"/>
          <w:bCs w:val="0"/>
          <w:noProof/>
        </w:rPr>
        <w:t>(Van de Peer et al. 2021)</w:t>
      </w:r>
      <w:r w:rsidR="00E168C0">
        <w:rPr>
          <w:b w:val="0"/>
          <w:bCs w:val="0"/>
        </w:rPr>
        <w:fldChar w:fldCharType="end"/>
      </w:r>
      <w:r w:rsidR="00311706">
        <w:rPr>
          <w:b w:val="0"/>
          <w:bCs w:val="0"/>
        </w:rPr>
        <w:t>. While whole genome duplications are thought to b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CYXJrZXIgZXQg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</w:fldData>
        </w:fldChar>
      </w:r>
      <w:r w:rsidR="0036365C">
        <w:rPr>
          <w:b w:val="0"/>
          <w:bCs w:val="0"/>
        </w:rPr>
        <w:instrText xml:space="preserve"> ADDIN EN.CITE </w:instrText>
      </w:r>
      <w:r w:rsidR="0036365C">
        <w:rPr>
          <w:b w:val="0"/>
          <w:bCs w:val="0"/>
        </w:rPr>
        <w:fldChar w:fldCharType="begin">
          <w:fldData xml:space="preserve">PEVuZE5vdGU+PENpdGU+PEF1dGhvcj5CYXJrZXI8L0F1dGhvcj48WWVhcj4yMDE2PC9ZZWFyPjxS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</w:fldData>
        </w:fldChar>
      </w:r>
      <w:r w:rsidR="0036365C">
        <w:rPr>
          <w:b w:val="0"/>
          <w:bCs w:val="0"/>
        </w:rPr>
        <w:instrText xml:space="preserve"> ADDIN EN.CITE.DATA </w:instrText>
      </w:r>
      <w:r w:rsidR="0036365C">
        <w:rPr>
          <w:b w:val="0"/>
          <w:bCs w:val="0"/>
        </w:rPr>
      </w:r>
      <w:r w:rsidR="0036365C">
        <w:rPr>
          <w:b w:val="0"/>
          <w:bCs w:val="0"/>
        </w:rPr>
        <w:fldChar w:fldCharType="end"/>
      </w:r>
      <w:r w:rsidR="00FA3443">
        <w:rPr>
          <w:b w:val="0"/>
          <w:bCs w:val="0"/>
        </w:rPr>
        <w:fldChar w:fldCharType="separate"/>
      </w:r>
      <w:r w:rsidR="0036365C">
        <w:rPr>
          <w:b w:val="0"/>
          <w:bCs w:val="0"/>
          <w:noProof/>
        </w:rPr>
        <w:t>(Masterson 1994; Barker et al. 2016)</w:t>
      </w:r>
      <w:r w:rsidR="00FA3443">
        <w:rPr>
          <w:b w:val="0"/>
          <w:bCs w:val="0"/>
        </w:rPr>
        <w:fldChar w:fldCharType="end"/>
      </w:r>
      <w:r w:rsidR="00311706">
        <w:rPr>
          <w:b w:val="0"/>
          <w:bCs w:val="0"/>
        </w:rPr>
        <w:t xml:space="preserve">, there is also evidence </w:t>
      </w:r>
      <w:r w:rsidR="000818AE">
        <w:rPr>
          <w:b w:val="0"/>
          <w:bCs w:val="0"/>
        </w:rPr>
        <w:t>pointing</w:t>
      </w:r>
      <w:r w:rsidR="00311706">
        <w:rPr>
          <w:b w:val="0"/>
          <w:bCs w:val="0"/>
        </w:rPr>
        <w:t xml:space="preserve"> to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 </w:instrText>
      </w:r>
      <w:r w:rsidR="00A0509B">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DATA </w:instrText>
      </w:r>
      <w:r w:rsidR="00A0509B">
        <w:rPr>
          <w:b w:val="0"/>
          <w:bCs w:val="0"/>
        </w:rPr>
      </w:r>
      <w:r w:rsidR="00A0509B">
        <w:rPr>
          <w:b w:val="0"/>
          <w:bCs w:val="0"/>
        </w:rPr>
        <w:fldChar w:fldCharType="end"/>
      </w:r>
      <w:r w:rsidR="0036365C">
        <w:rPr>
          <w:b w:val="0"/>
          <w:bCs w:val="0"/>
        </w:rPr>
        <w:fldChar w:fldCharType="separate"/>
      </w:r>
      <w:r w:rsidR="00A0509B">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2E80D0BF"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hole genome duplication.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of the species to</w:t>
      </w:r>
      <w:r w:rsidR="00A92361">
        <w:rPr>
          <w:b w:val="0"/>
          <w:bCs w:val="0"/>
        </w:rPr>
        <w:t xml:space="preserve"> a</w:t>
      </w:r>
      <w:r>
        <w:rPr>
          <w:b w:val="0"/>
          <w:bCs w:val="0"/>
        </w:rPr>
        <w:t xml:space="preserve"> diploid</w:t>
      </w:r>
      <w:r w:rsidR="00A92361">
        <w:rPr>
          <w:b w:val="0"/>
          <w:bCs w:val="0"/>
        </w:rPr>
        <w:t xml:space="preserve"> state, with most paralogous genes that resulted from the WGD being lost or unidentifiable as paralogs</w:t>
      </w:r>
      <w:r w:rsidR="00844C75">
        <w:rPr>
          <w:b w:val="0"/>
          <w:bCs w:val="0"/>
        </w:rPr>
        <w:t xml:space="preserve"> (or </w:t>
      </w:r>
      <w:proofErr w:type="spellStart"/>
      <w:r w:rsidR="00844C75">
        <w:rPr>
          <w:b w:val="0"/>
          <w:bCs w:val="0"/>
        </w:rPr>
        <w:t>homoeologs</w:t>
      </w:r>
      <w:proofErr w:type="spellEnd"/>
      <w:r w:rsidR="00844C75">
        <w:rPr>
          <w:b w:val="0"/>
          <w:bCs w:val="0"/>
        </w:rPr>
        <w:t xml:space="preserve"> in the case of </w:t>
      </w:r>
      <w:proofErr w:type="spellStart"/>
      <w:r w:rsidR="00844C75">
        <w:rPr>
          <w:b w:val="0"/>
          <w:bCs w:val="0"/>
        </w:rPr>
        <w:t>allopolyploidy</w:t>
      </w:r>
      <w:proofErr w:type="spellEnd"/>
      <w:r w:rsidR="00844C75">
        <w:rPr>
          <w:b w:val="0"/>
          <w:bCs w:val="0"/>
        </w:rPr>
        <w:t xml:space="preserve"> </w:t>
      </w:r>
      <w:r w:rsidR="00844C75">
        <w:rPr>
          <w:b w:val="0"/>
          <w:bCs w:val="0"/>
        </w:rPr>
        <w:fldChar w:fldCharType="begin"/>
      </w:r>
      <w:r w:rsidR="00844C75">
        <w:rPr>
          <w:b w:val="0"/>
          <w:bCs w:val="0"/>
        </w:rPr>
        <w:instrText xml:space="preserve"> ADDIN EN.CITE &lt;EndNote&gt;&lt;Cite&gt;&lt;Author&gt;Glover&lt;/Author&gt;&lt;Year&gt;2016&lt;/Year&gt;&lt;RecNum&gt;24&lt;/RecNum&gt;&lt;DisplayText&gt;(Glover et al. 2016)&lt;/DisplayText&gt;&lt;record&gt;&lt;rec-number&gt;24&lt;/rec-number&gt;&lt;foreign-keys&gt;&lt;key app="EN" db-id="55awttt9yf0aace20sqpvrzmrtvr0vapts5w" timestamp="1694633038"&gt;24&lt;/key&gt;&lt;/foreign-keys&gt;&lt;ref-type name="Journal Article"&gt;17&lt;/ref-type&gt;&lt;contributors&gt;&lt;authors&gt;&lt;author&gt;Glover, N. M.&lt;/author&gt;&lt;author&gt;Redestig, H.&lt;/author&gt;&lt;author&gt;Dessimoz, C.&lt;/author&gt;&lt;/authors&gt;&lt;/contributors&gt;&lt;auth-address&gt;Bayer CropScience NV, Technologiepark 38, 9052 Gent, Belgium; University College London, Gower Street, London WC1E 6BT, UK.&amp;#xD;Bayer CropScience NV, Technologiepark 38, 9052 Gent, Belgium.&amp;#xD;University College London, Gower Street, London WC1E 6BT, UK; University of Lausanne, Biophore, 1015 Lausanne, Switzerland; Swiss Institute of Bioinformatics, Biophore, 1015 Lausanne, Switzerland. Electronic address: c.dessimoz@ucl.ac.uk.&lt;/auth-address&gt;&lt;titles&gt;&lt;title&gt;Homoeologs: What Are They and How Do We Infer Them?&lt;/title&gt;&lt;secondary-title&gt;Trends Plant Sci&lt;/secondary-title&gt;&lt;/titles&gt;&lt;periodical&gt;&lt;full-title&gt;Trends Plant Sci&lt;/full-title&gt;&lt;/periodical&gt;&lt;pages&gt;609-621&lt;/pages&gt;&lt;volume&gt;21&lt;/volume&gt;&lt;number&gt;7&lt;/number&gt;&lt;edition&gt;2016/03/30&lt;/edition&gt;&lt;keywords&gt;&lt;keyword&gt;Evolution, Molecular&lt;/keyword&gt;&lt;keyword&gt;Gene Expression Regulation, Plant/genetics&lt;/keyword&gt;&lt;keyword&gt;Genes, Plant/*genetics&lt;/keyword&gt;&lt;keyword&gt;Genome, Plant/genetics&lt;/keyword&gt;&lt;keyword&gt;Polyploidy&lt;/keyword&gt;&lt;keyword&gt;homoeology&lt;/keyword&gt;&lt;keyword&gt;homology&lt;/keyword&gt;&lt;keyword&gt;positional homoeology&lt;/keyword&gt;&lt;/keywords&gt;&lt;dates&gt;&lt;year&gt;2016&lt;/year&gt;&lt;pub-dates&gt;&lt;date&gt;Jul&lt;/date&gt;&lt;/pub-dates&gt;&lt;/dates&gt;&lt;isbn&gt;1878-4372 (Electronic)&amp;#xD;1360-1385 (Print)&amp;#xD;1360-1385 (Linking)&lt;/isbn&gt;&lt;accession-num&gt;27021699&lt;/accession-num&gt;&lt;urls&gt;&lt;related-urls&gt;&lt;url&gt;https://www.ncbi.nlm.nih.gov/pubmed/27021699&lt;/url&gt;&lt;/related-urls&gt;&lt;/urls&gt;&lt;custom2&gt;PMC4920642&lt;/custom2&gt;&lt;electronic-resource-num&gt;10.1016/j.tplants.2016.02.005&lt;/electronic-resource-num&gt;&lt;/record&gt;&lt;/Cite&gt;&lt;/EndNote&gt;</w:instrText>
      </w:r>
      <w:r w:rsidR="00844C75">
        <w:rPr>
          <w:b w:val="0"/>
          <w:bCs w:val="0"/>
        </w:rPr>
        <w:fldChar w:fldCharType="separate"/>
      </w:r>
      <w:r w:rsidR="00844C75">
        <w:rPr>
          <w:b w:val="0"/>
          <w:bCs w:val="0"/>
          <w:noProof/>
        </w:rPr>
        <w:t>(Glover et al. 2016)</w:t>
      </w:r>
      <w:r w:rsidR="00844C75">
        <w:rPr>
          <w:b w:val="0"/>
          <w:bCs w:val="0"/>
        </w:rPr>
        <w:fldChar w:fldCharType="end"/>
      </w:r>
      <w:r w:rsidR="00844C75">
        <w:rPr>
          <w:b w:val="0"/>
          <w:bCs w:val="0"/>
        </w:rPr>
        <w:t>)</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sidR="00844C75">
        <w:rPr>
          <w:b w:val="0"/>
          <w:bCs w:val="0"/>
        </w:rPr>
        <w:t>During diploidization, it is possible that the polypoid species</w:t>
      </w:r>
      <w:r w:rsidR="00A92361">
        <w:rPr>
          <w:b w:val="0"/>
          <w:bCs w:val="0"/>
        </w:rPr>
        <w:t xml:space="preserve"> retain</w:t>
      </w:r>
      <w:r w:rsidR="00844C75">
        <w:rPr>
          <w:b w:val="0"/>
          <w:bCs w:val="0"/>
        </w:rPr>
        <w:t>s</w:t>
      </w:r>
      <w:r w:rsidR="00A92361">
        <w:rPr>
          <w:b w:val="0"/>
          <w:bCs w:val="0"/>
        </w:rPr>
        <w:t xml:space="preserve"> more chromosomes than the genome had before WGD</w:t>
      </w:r>
      <w:r w:rsidR="00844C75">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have occurred at </w:t>
      </w:r>
      <w:r w:rsidR="00AF5E1B">
        <w:rPr>
          <w:b w:val="0"/>
          <w:bCs w:val="0"/>
        </w:rPr>
        <w:t>the timing of the WGD</w:t>
      </w:r>
      <w:r w:rsidR="00B948CC">
        <w:rPr>
          <w:b w:val="0"/>
          <w:bCs w:val="0"/>
        </w:rPr>
        <w:t>. This</w:t>
      </w:r>
      <w:r w:rsidR="000818AE">
        <w:rPr>
          <w:b w:val="0"/>
          <w:bCs w:val="0"/>
        </w:rPr>
        <w:t xml:space="preserve"> means that when </w:t>
      </w:r>
      <w:r w:rsidR="00B948CC">
        <w:rPr>
          <w:b w:val="0"/>
          <w:bCs w:val="0"/>
        </w:rPr>
        <w:t>gene tree topologies of the gene families that include these paralogs</w:t>
      </w:r>
      <w:r w:rsidR="000818AE">
        <w:rPr>
          <w:b w:val="0"/>
          <w:bCs w:val="0"/>
        </w:rPr>
        <w:t xml:space="preserve"> are inferred</w:t>
      </w:r>
      <w:r w:rsidR="009B27B7">
        <w:rPr>
          <w:b w:val="0"/>
          <w:bCs w:val="0"/>
        </w:rPr>
        <w:t xml:space="preserve"> along</w:t>
      </w:r>
      <w:r w:rsidR="000818AE">
        <w:rPr>
          <w:b w:val="0"/>
          <w:bCs w:val="0"/>
        </w:rPr>
        <w:t xml:space="preserve"> with</w:t>
      </w:r>
      <w:r w:rsidR="00B948CC">
        <w:rPr>
          <w:b w:val="0"/>
          <w:bCs w:val="0"/>
        </w:rPr>
        <w:t xml:space="preserve"> homologous genes from other species</w:t>
      </w:r>
      <w:r w:rsidR="000818AE">
        <w:rPr>
          <w:b w:val="0"/>
          <w:bCs w:val="0"/>
        </w:rPr>
        <w:t>, the paralogs will often be inferred on the same branch when mapped to 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 </w:instrText>
      </w:r>
      <w:r w:rsidR="00C06165">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DATA </w:instrText>
      </w:r>
      <w:r w:rsidR="00C06165">
        <w:rPr>
          <w:b w:val="0"/>
          <w:bCs w:val="0"/>
        </w:rPr>
      </w:r>
      <w:r w:rsidR="00C06165">
        <w:rPr>
          <w:b w:val="0"/>
          <w:bCs w:val="0"/>
        </w:rPr>
        <w:fldChar w:fldCharType="end"/>
      </w:r>
      <w:r w:rsidR="001939DD">
        <w:rPr>
          <w:b w:val="0"/>
          <w:bCs w:val="0"/>
        </w:rPr>
        <w:fldChar w:fldCharType="separate"/>
      </w:r>
      <w:r w:rsidR="00C06165">
        <w:rPr>
          <w:b w:val="0"/>
          <w:bCs w:val="0"/>
          <w:noProof/>
        </w:rPr>
        <w:t>(Pfeil et al. 2005; Cannon et al. 2015; Thomas et al. 2017; Yan et al. 2022)</w:t>
      </w:r>
      <w:r w:rsidR="001939DD">
        <w:rPr>
          <w:b w:val="0"/>
          <w:bCs w:val="0"/>
        </w:rPr>
        <w:fldChar w:fldCharType="end"/>
      </w:r>
      <w:r w:rsidR="000818AE">
        <w:rPr>
          <w:b w:val="0"/>
          <w:bCs w:val="0"/>
        </w:rPr>
        <w:t xml:space="preserve">. </w:t>
      </w:r>
      <w:commentRangeStart w:id="1"/>
      <w:r w:rsidR="000818AE">
        <w:rPr>
          <w:b w:val="0"/>
          <w:bCs w:val="0"/>
        </w:rPr>
        <w:t>This also may lead to</w:t>
      </w:r>
      <w:r w:rsidR="00B948CC">
        <w:rPr>
          <w:b w:val="0"/>
          <w:bCs w:val="0"/>
        </w:rPr>
        <w:t xml:space="preserve"> spikes in synonymous divergence </w:t>
      </w:r>
      <w:r w:rsidR="000818AE">
        <w:rPr>
          <w:b w:val="0"/>
          <w:bCs w:val="0"/>
        </w:rPr>
        <w:t xml:space="preserve">between paralogs </w:t>
      </w:r>
      <w:r w:rsidR="00B948CC">
        <w:rPr>
          <w:b w:val="0"/>
          <w:bCs w:val="0"/>
        </w:rPr>
        <w:t xml:space="preserve">around the timing of the WGD event. There may also be syntenic evidence for the WGD in </w:t>
      </w:r>
      <w:proofErr w:type="spellStart"/>
      <w:r w:rsidR="00B948CC">
        <w:rPr>
          <w:b w:val="0"/>
          <w:bCs w:val="0"/>
        </w:rPr>
        <w:t>paleopolyploids</w:t>
      </w:r>
      <w:proofErr w:type="spellEnd"/>
      <w:r w:rsidR="00B948CC">
        <w:rPr>
          <w:b w:val="0"/>
          <w:bCs w:val="0"/>
        </w:rPr>
        <w:t>, where regions of the extant genome that can trace their history to different parental sub-genomes align to each other.</w:t>
      </w:r>
      <w:commentRangeEnd w:id="1"/>
      <w:r w:rsidR="00C06165">
        <w:rPr>
          <w:rStyle w:val="CommentReference"/>
        </w:rPr>
        <w:commentReference w:id="1"/>
      </w:r>
    </w:p>
    <w:p w14:paraId="15A93165" w14:textId="46AB47E2" w:rsidR="00641F7C" w:rsidRPr="00264587" w:rsidRDefault="00641F7C" w:rsidP="005E3A79">
      <w:pPr>
        <w:jc w:val="both"/>
        <w:rPr>
          <w:b w:val="0"/>
          <w:bCs w:val="0"/>
        </w:rPr>
      </w:pPr>
      <w:r>
        <w:rPr>
          <w:b w:val="0"/>
          <w:bCs w:val="0"/>
        </w:rPr>
        <w:tab/>
      </w:r>
      <w:r w:rsidR="00B948CC">
        <w:rPr>
          <w:b w:val="0"/>
          <w:bCs w:val="0"/>
        </w:rPr>
        <w:t>Recently, whole genome duplications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fldChar w:fldCharType="separate"/>
      </w:r>
      <w:r w:rsidR="00A0509B">
        <w:rPr>
          <w:b w:val="0"/>
          <w:bCs w:val="0"/>
          <w:noProof/>
        </w:rPr>
        <w:t>(Nossa et al. 2014; Shingate et al. 2020a)</w:t>
      </w:r>
      <w:r w:rsidR="0089399A">
        <w:rPr>
          <w:b w:val="0"/>
          <w:bCs w:val="0"/>
        </w:rPr>
        <w:fldChar w:fldCharType="end"/>
      </w:r>
      <w:r w:rsidR="00264587">
        <w:rPr>
          <w:b w:val="0"/>
          <w:bCs w:val="0"/>
        </w:rPr>
        <w:t xml:space="preserve">. Examination of the </w:t>
      </w:r>
      <w:r w:rsidR="00264587">
        <w:rPr>
          <w:b w:val="0"/>
          <w:bCs w:val="0"/>
          <w:i/>
          <w:iCs/>
        </w:rPr>
        <w:t>hox</w:t>
      </w:r>
      <w:r w:rsidR="00264587">
        <w:rPr>
          <w:b w:val="0"/>
          <w:bCs w:val="0"/>
        </w:rPr>
        <w:t xml:space="preserve"> gene cluster is also used to suggest that there have been anywhere between 1 to 3 WGDs </w:t>
      </w:r>
      <w:proofErr w:type="gramStart"/>
      <w:r w:rsidR="00264587">
        <w:rPr>
          <w:b w:val="0"/>
          <w:bCs w:val="0"/>
        </w:rPr>
        <w:t>during the course of</w:t>
      </w:r>
      <w:proofErr w:type="gramEnd"/>
      <w:r w:rsidR="00264587">
        <w:rPr>
          <w:b w:val="0"/>
          <w:bCs w:val="0"/>
        </w:rPr>
        <w:t xml:space="preserve">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fldChar w:fldCharType="separate"/>
      </w:r>
      <w:r w:rsidR="00A0509B">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 </w:instrTex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DATA </w:instrText>
      </w:r>
      <w:r w:rsidR="00C638A7">
        <w:rPr>
          <w:b w:val="0"/>
          <w:bCs w:val="0"/>
        </w:rPr>
      </w:r>
      <w:r w:rsidR="00C638A7">
        <w:rPr>
          <w:b w:val="0"/>
          <w:bCs w:val="0"/>
        </w:rPr>
        <w:fldChar w:fldCharType="end"/>
      </w:r>
      <w:r w:rsidR="00C638A7">
        <w:rPr>
          <w:b w:val="0"/>
          <w:bCs w:val="0"/>
        </w:rPr>
        <w:fldChar w:fldCharType="separate"/>
      </w:r>
      <w:r w:rsidR="00C638A7">
        <w:rPr>
          <w:b w:val="0"/>
          <w:bCs w:val="0"/>
          <w:noProof/>
        </w:rPr>
        <w:t>(Schwager et al. 2017)</w:t>
      </w:r>
      <w:r w:rsidR="00C638A7">
        <w:rPr>
          <w:b w:val="0"/>
          <w:bCs w:val="0"/>
        </w:rPr>
        <w:fldChar w:fldCharType="end"/>
      </w:r>
      <w:r w:rsidR="00264587">
        <w:rPr>
          <w:b w:val="0"/>
          <w:bCs w:val="0"/>
        </w:rPr>
        <w:t xml:space="preserve">. </w:t>
      </w:r>
      <w:commentRangeStart w:id="2"/>
      <w:r w:rsidR="00264587">
        <w:rPr>
          <w:b w:val="0"/>
          <w:bCs w:val="0"/>
        </w:rPr>
        <w:t>In both cases, the number of genes or genomes has been limited.</w:t>
      </w:r>
      <w:commentRangeEnd w:id="2"/>
      <w:r w:rsidR="00264587">
        <w:rPr>
          <w:rStyle w:val="CommentReference"/>
        </w:rPr>
        <w:commentReference w:id="2"/>
      </w:r>
      <w:r w:rsidR="00C638A7">
        <w:rPr>
          <w:b w:val="0"/>
          <w:bCs w:val="0"/>
        </w:rPr>
        <w:t xml:space="preserve"> And while the duplication of a conserved gene cluster can be indicative of a larger (perhaps whole genome) duplication event, it may be too simplistic to confirm such an event.</w:t>
      </w:r>
      <w:r w:rsidR="00E152E6">
        <w:rPr>
          <w:b w:val="0"/>
          <w:bCs w:val="0"/>
        </w:rPr>
        <w:t xml:space="preserve"> Additionally, recent evidence </w:t>
      </w:r>
      <w:r w:rsidR="00E152E6">
        <w:rPr>
          <w:b w:val="0"/>
          <w:bCs w:val="0"/>
        </w:rPr>
        <w:lastRenderedPageBreak/>
        <w:t xml:space="preserve">supports an alternate placement of horseshoe crabs in the chelicerate phylogeny. </w:t>
      </w:r>
      <w:commentRangeStart w:id="3"/>
      <w:r w:rsidR="00E152E6">
        <w:rPr>
          <w:b w:val="0"/>
          <w:bCs w:val="0"/>
        </w:rPr>
        <w:t>Traditionally</w:t>
      </w:r>
      <w:commentRangeEnd w:id="3"/>
      <w:r w:rsidR="009B27B7">
        <w:rPr>
          <w:rStyle w:val="CommentReference"/>
        </w:rPr>
        <w:commentReference w:id="3"/>
      </w:r>
      <w:r w:rsidR="00E152E6">
        <w:rPr>
          <w:b w:val="0"/>
          <w:bCs w:val="0"/>
        </w:rPr>
        <w:t>,</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fldChar w:fldCharType="separate"/>
      </w:r>
      <w:r w:rsidR="00B20C86">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 </w:instrTex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DATA </w:instrText>
      </w:r>
      <w:r w:rsidR="0016317D">
        <w:rPr>
          <w:b w:val="0"/>
          <w:bCs w:val="0"/>
        </w:rPr>
      </w:r>
      <w:r w:rsidR="0016317D">
        <w:rPr>
          <w:b w:val="0"/>
          <w:bCs w:val="0"/>
        </w:rPr>
        <w:fldChar w:fldCharType="end"/>
      </w:r>
      <w:r w:rsidR="0016317D">
        <w:rPr>
          <w:b w:val="0"/>
          <w:bCs w:val="0"/>
        </w:rPr>
        <w:fldChar w:fldCharType="separate"/>
      </w:r>
      <w:r w:rsidR="0016317D">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p>
    <w:p w14:paraId="6B7A1E37" w14:textId="23372730" w:rsidR="00641F7C" w:rsidRPr="005E6772" w:rsidRDefault="00641F7C" w:rsidP="005E3A79">
      <w:pPr>
        <w:jc w:val="both"/>
        <w:rPr>
          <w:b w:val="0"/>
          <w:bCs w:val="0"/>
        </w:rPr>
      </w:pPr>
      <w:r>
        <w:rPr>
          <w:b w:val="0"/>
          <w:bCs w:val="0"/>
        </w:rPr>
        <w:tab/>
        <w:t>Here w</w:t>
      </w:r>
      <w:r w:rsidR="00E152E6">
        <w:rPr>
          <w:b w:val="0"/>
          <w:bCs w:val="0"/>
        </w:rPr>
        <w:t>e use whole genome sequences from 19 chelicerates species with a myriad of method</w:t>
      </w:r>
      <w:r w:rsidR="00597BD9">
        <w:rPr>
          <w:b w:val="0"/>
          <w:bCs w:val="0"/>
        </w:rPr>
        <w:t>s</w:t>
      </w:r>
      <w:r w:rsidR="00E152E6">
        <w:rPr>
          <w:b w:val="0"/>
          <w:bCs w:val="0"/>
        </w:rPr>
        <w:t xml:space="preserve"> to detect ancient WGDs</w:t>
      </w:r>
      <w:r w:rsidR="0029599B">
        <w:rPr>
          <w:b w:val="0"/>
          <w:bCs w:val="0"/>
        </w:rPr>
        <w:t xml:space="preserve"> in this group. Thes methods include</w:t>
      </w:r>
      <w:r w:rsidR="00E152E6">
        <w:rPr>
          <w:b w:val="0"/>
          <w:bCs w:val="0"/>
        </w:rPr>
        <w:t xml:space="preserve"> the clustering of paralogs in gene tree topologies, synonymous divergence of paralogs, and intraspecific synteny. We test multiple species tree hypotheses and 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7248174C" w14:textId="65F099A1" w:rsidR="009169FD" w:rsidRDefault="009169FD" w:rsidP="005E3A79">
      <w:pPr>
        <w:jc w:val="both"/>
        <w:rPr>
          <w:b w:val="0"/>
          <w:bCs w:val="0"/>
        </w:rPr>
      </w:pPr>
      <w:r>
        <w:rPr>
          <w:b w:val="0"/>
          <w:bCs w:val="0"/>
        </w:rPr>
        <w:t xml:space="preserve">To investigate the possible existences of </w:t>
      </w:r>
      <w:r w:rsidR="00EE0003">
        <w:rPr>
          <w:b w:val="0"/>
          <w:bCs w:val="0"/>
        </w:rPr>
        <w:t>whole genome dupl</w:t>
      </w:r>
      <w:r w:rsidR="00311706">
        <w:rPr>
          <w:b w:val="0"/>
          <w:bCs w:val="0"/>
        </w:rPr>
        <w:t>i</w:t>
      </w:r>
      <w:r w:rsidR="00EE0003">
        <w:rPr>
          <w:b w:val="0"/>
          <w:bCs w:val="0"/>
        </w:rPr>
        <w:t>cation</w:t>
      </w:r>
      <w:r>
        <w:rPr>
          <w:b w:val="0"/>
          <w:bCs w:val="0"/>
        </w:rPr>
        <w:t xml:space="preserve"> events in chelicerates on a genome-wide scale we took a multi-faceted approach </w:t>
      </w:r>
      <w:r w:rsidR="00A21335">
        <w:rPr>
          <w:b w:val="0"/>
          <w:bCs w:val="0"/>
        </w:rPr>
        <w:t>by analyzing</w:t>
      </w:r>
      <w:r w:rsidR="004C1F6F">
        <w:rPr>
          <w:b w:val="0"/>
          <w:bCs w:val="0"/>
        </w:rPr>
        <w:t xml:space="preserve"> gene family evolution,</w:t>
      </w:r>
      <w:r>
        <w:rPr>
          <w:b w:val="0"/>
          <w:bCs w:val="0"/>
        </w:rPr>
        <w:t xml:space="preserve"> divergence,</w:t>
      </w:r>
      <w:r w:rsidR="004C1F6F">
        <w:rPr>
          <w:b w:val="0"/>
          <w:bCs w:val="0"/>
        </w:rPr>
        <w:t xml:space="preserve"> and</w:t>
      </w:r>
      <w:r>
        <w:rPr>
          <w:b w:val="0"/>
          <w:bCs w:val="0"/>
        </w:rPr>
        <w:t xml:space="preserve"> synteny</w:t>
      </w:r>
      <w:r w:rsidR="004C1F6F">
        <w:rPr>
          <w:b w:val="0"/>
          <w:bCs w:val="0"/>
        </w:rPr>
        <w:t xml:space="preserve"> of genomes in this group</w:t>
      </w:r>
      <w:r>
        <w:rPr>
          <w:b w:val="0"/>
          <w:bCs w:val="0"/>
        </w:rPr>
        <w:t xml:space="preserve">. </w:t>
      </w:r>
      <w:commentRangeStart w:id="4"/>
      <w:r>
        <w:rPr>
          <w:b w:val="0"/>
          <w:bCs w:val="0"/>
        </w:rPr>
        <w:t>We downloaded</w:t>
      </w:r>
      <w:r w:rsidR="0017412E">
        <w:rPr>
          <w:b w:val="0"/>
          <w:bCs w:val="0"/>
        </w:rPr>
        <w:t xml:space="preserve"> 20</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commentRangeEnd w:id="4"/>
      <w:r w:rsidR="00436AAE">
        <w:rPr>
          <w:rStyle w:val="CommentReference"/>
        </w:rPr>
        <w:commentReference w:id="4"/>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 </w:instrTex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DATA </w:instrText>
      </w:r>
      <w:r w:rsidR="007621DA">
        <w:rPr>
          <w:b w:val="0"/>
          <w:bCs w:val="0"/>
        </w:rPr>
      </w:r>
      <w:r w:rsidR="007621DA">
        <w:rPr>
          <w:b w:val="0"/>
          <w:bCs w:val="0"/>
        </w:rPr>
        <w:fldChar w:fldCharType="end"/>
      </w:r>
      <w:r w:rsidR="007621DA">
        <w:rPr>
          <w:b w:val="0"/>
          <w:bCs w:val="0"/>
        </w:rPr>
        <w:fldChar w:fldCharType="separate"/>
      </w:r>
      <w:r w:rsidR="007621DA">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 </w:instrText>
      </w:r>
      <w:r w:rsidR="0017412E">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DATA </w:instrText>
      </w:r>
      <w:r w:rsidR="0017412E">
        <w:rPr>
          <w:b w:val="0"/>
          <w:bCs w:val="0"/>
        </w:rPr>
      </w:r>
      <w:r w:rsidR="0017412E">
        <w:rPr>
          <w:b w:val="0"/>
          <w:bCs w:val="0"/>
        </w:rPr>
        <w:fldChar w:fldCharType="end"/>
      </w:r>
      <w:r w:rsidR="007621DA">
        <w:rPr>
          <w:b w:val="0"/>
          <w:bCs w:val="0"/>
        </w:rPr>
        <w:fldChar w:fldCharType="separate"/>
      </w:r>
      <w:r w:rsidR="0017412E">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 </w:instrTex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DATA </w:instrText>
      </w:r>
      <w:r w:rsidR="0017412E">
        <w:rPr>
          <w:b w:val="0"/>
          <w:bCs w:val="0"/>
        </w:rPr>
      </w:r>
      <w:r w:rsidR="0017412E">
        <w:rPr>
          <w:b w:val="0"/>
          <w:bCs w:val="0"/>
        </w:rPr>
        <w:fldChar w:fldCharType="end"/>
      </w:r>
      <w:r w:rsidR="0017412E">
        <w:rPr>
          <w:b w:val="0"/>
          <w:bCs w:val="0"/>
        </w:rPr>
        <w:fldChar w:fldCharType="separate"/>
      </w:r>
      <w:r w:rsidR="0017412E">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orders.</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146E5C">
        <w:rPr>
          <w:b w:val="0"/>
          <w:bCs w:val="0"/>
          <w:highlight w:val="yellow"/>
        </w:rPr>
        <w:t>Supplemental Table SX</w:t>
      </w:r>
      <w:r w:rsidR="00E4351C">
        <w:rPr>
          <w:b w:val="0"/>
          <w:bCs w:val="0"/>
        </w:rPr>
        <w:t xml:space="preserve"> for full details of the samples and summaries of their assemblies and annotations.</w:t>
      </w:r>
      <w:r w:rsidR="009E7BFE">
        <w:rPr>
          <w:b w:val="0"/>
          <w:bCs w:val="0"/>
        </w:rPr>
        <w:t xml:space="preserve"> We observed that one of the horseshoe crab annotations, </w:t>
      </w:r>
      <w:proofErr w:type="spellStart"/>
      <w:r w:rsidR="009E7BFE" w:rsidRPr="009E7BFE">
        <w:rPr>
          <w:b w:val="0"/>
          <w:bCs w:val="0"/>
          <w:i/>
          <w:iCs/>
        </w:rPr>
        <w:t>Tachypleus</w:t>
      </w:r>
      <w:proofErr w:type="spellEnd"/>
      <w:r w:rsidR="009E7BFE" w:rsidRPr="009E7BFE">
        <w:rPr>
          <w:b w:val="0"/>
          <w:bCs w:val="0"/>
          <w:i/>
          <w:iCs/>
        </w:rPr>
        <w:t xml:space="preserve"> </w:t>
      </w:r>
      <w:proofErr w:type="spellStart"/>
      <w:r w:rsidR="009E7BFE" w:rsidRPr="009E7BFE">
        <w:rPr>
          <w:b w:val="0"/>
          <w:bCs w:val="0"/>
          <w:i/>
          <w:iCs/>
        </w:rPr>
        <w:t>tridentatus</w:t>
      </w:r>
      <w:proofErr w:type="spellEnd"/>
      <w:r w:rsidR="009E7BFE">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sidR="009E7BFE">
        <w:rPr>
          <w:b w:val="0"/>
          <w:bCs w:val="0"/>
        </w:rPr>
        <w:t xml:space="preserve"> whole genome duplication in this species, we also </w:t>
      </w:r>
      <w:r w:rsidR="003A461E">
        <w:rPr>
          <w:b w:val="0"/>
          <w:bCs w:val="0"/>
        </w:rPr>
        <w:t xml:space="preserve">note that the median gene length for this species is only </w:t>
      </w:r>
      <w:commentRangeStart w:id="5"/>
      <w:r w:rsidR="003A461E">
        <w:rPr>
          <w:b w:val="0"/>
          <w:bCs w:val="0"/>
        </w:rPr>
        <w:t xml:space="preserve">1,377bp which, while not the </w:t>
      </w:r>
      <w:r w:rsidR="004E79D0">
        <w:rPr>
          <w:b w:val="0"/>
          <w:bCs w:val="0"/>
        </w:rPr>
        <w:t>shortest in</w:t>
      </w:r>
      <w:r w:rsidR="003A461E">
        <w:rPr>
          <w:b w:val="0"/>
          <w:bCs w:val="0"/>
        </w:rPr>
        <w:t xml:space="preserve"> our sample, 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bp</w:t>
      </w:r>
      <w:commentRangeEnd w:id="5"/>
      <w:r w:rsidR="003A461E">
        <w:rPr>
          <w:rStyle w:val="CommentReference"/>
        </w:rPr>
        <w:commentReference w:id="5"/>
      </w:r>
      <w:r w:rsidR="003A461E">
        <w:rPr>
          <w:b w:val="0"/>
          <w:bCs w:val="0"/>
        </w:rPr>
        <w:t xml:space="preserve">. </w:t>
      </w:r>
      <w:r w:rsidR="004E79D0">
        <w:rPr>
          <w:b w:val="0"/>
          <w:bCs w:val="0"/>
        </w:rPr>
        <w:t>Because t</w:t>
      </w:r>
      <w:r w:rsidR="003A461E">
        <w:rPr>
          <w:b w:val="0"/>
          <w:bCs w:val="0"/>
        </w:rPr>
        <w:t>his could be indicative of</w:t>
      </w:r>
      <w:r w:rsidR="009E7BFE">
        <w:rPr>
          <w:b w:val="0"/>
          <w:bCs w:val="0"/>
        </w:rPr>
        <w:t xml:space="preserve"> annotation error</w:t>
      </w:r>
      <w:r w:rsidR="003A461E">
        <w:rPr>
          <w:b w:val="0"/>
          <w:bCs w:val="0"/>
        </w:rPr>
        <w:t xml:space="preserve"> in this species and because</w:t>
      </w:r>
      <w:r w:rsidR="009E7BFE">
        <w:rPr>
          <w:b w:val="0"/>
          <w:bCs w:val="0"/>
        </w:rPr>
        <w:t xml:space="preserve"> we are interested in more ancient </w:t>
      </w:r>
      <w:r w:rsidR="00EE0003">
        <w:rPr>
          <w:b w:val="0"/>
          <w:bCs w:val="0"/>
        </w:rPr>
        <w:t>whole genome duplications</w:t>
      </w:r>
      <w:r w:rsidR="009E7BFE">
        <w:rPr>
          <w:b w:val="0"/>
          <w:bCs w:val="0"/>
        </w:rPr>
        <w:t>, we decided to exclude this sample from our analyses.</w:t>
      </w:r>
      <w:r w:rsidR="004E79D0">
        <w:rPr>
          <w:b w:val="0"/>
          <w:bCs w:val="0"/>
        </w:rPr>
        <w:t xml:space="preserve"> This results in a dataset of 19 chelicerate species and 2 outgroup insects for analysis</w:t>
      </w:r>
      <w:r w:rsidR="002C1620">
        <w:rPr>
          <w:b w:val="0"/>
          <w:bCs w:val="0"/>
        </w:rPr>
        <w:t xml:space="preserve"> that spans almost 600 million years of genome evolution</w:t>
      </w:r>
      <w:r w:rsidR="004E79D0">
        <w:rPr>
          <w:b w:val="0"/>
          <w:bCs w:val="0"/>
        </w:rPr>
        <w:t>.</w:t>
      </w:r>
    </w:p>
    <w:p w14:paraId="39C089C0" w14:textId="77777777" w:rsidR="00862E2C" w:rsidRDefault="00862E2C" w:rsidP="005E3A79">
      <w:pPr>
        <w:pStyle w:val="Heading2"/>
        <w:jc w:val="both"/>
      </w:pPr>
      <w:r>
        <w:t>Gene family analysis</w:t>
      </w:r>
    </w:p>
    <w:p w14:paraId="46DFD965" w14:textId="02A9D3A0" w:rsidR="0004634E" w:rsidRDefault="00862E2C" w:rsidP="005E3A79">
      <w:pPr>
        <w:jc w:val="both"/>
        <w:rPr>
          <w:b w:val="0"/>
          <w:bCs w:val="0"/>
        </w:rPr>
      </w:pPr>
      <w:r>
        <w:rPr>
          <w:b w:val="0"/>
          <w:bCs w:val="0"/>
        </w:rPr>
        <w:lastRenderedPageBreak/>
        <w:t xml:space="preserve">We </w:t>
      </w:r>
      <w:r w:rsidR="00AF5E1B">
        <w:rPr>
          <w:b w:val="0"/>
          <w:bCs w:val="0"/>
        </w:rPr>
        <w:t>extracted</w:t>
      </w:r>
      <w:r>
        <w:rPr>
          <w:b w:val="0"/>
          <w:bCs w:val="0"/>
        </w:rPr>
        <w:t xml:space="preserve"> the coding sequence of the longest transcript from each gene in each of our 21 species and used </w:t>
      </w:r>
      <w:proofErr w:type="spellStart"/>
      <w:r>
        <w:rPr>
          <w:b w:val="0"/>
          <w:bCs w:val="0"/>
        </w:rPr>
        <w:t>FastOrtho</w:t>
      </w:r>
      <w:proofErr w:type="spellEnd"/>
      <w:r w:rsidR="00436AAE">
        <w:rPr>
          <w:b w:val="0"/>
          <w:bCs w:val="0"/>
        </w:rPr>
        <w:t xml:space="preserve"> (</w:t>
      </w:r>
      <w:hyperlink r:id="rId9"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AD24DF">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AD24DF">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sing an Inflation value of 3</w:t>
      </w:r>
      <w:r w:rsidR="0004634E">
        <w:rPr>
          <w:b w:val="0"/>
          <w:bCs w:val="0"/>
        </w:rPr>
        <w:t>, we inferred 49,561 gene families (</w:t>
      </w:r>
      <w:r w:rsidR="0004634E" w:rsidRPr="00AD24DF">
        <w:rPr>
          <w:b w:val="0"/>
          <w:bCs w:val="0"/>
          <w:highlight w:val="yellow"/>
        </w:rPr>
        <w:t>probably a Supplementary Figure</w:t>
      </w:r>
      <w:r w:rsidR="0004634E">
        <w:rPr>
          <w:b w:val="0"/>
          <w:bCs w:val="0"/>
        </w:rPr>
        <w:t>)</w:t>
      </w:r>
      <w:r>
        <w:rPr>
          <w:b w:val="0"/>
          <w:bCs w:val="0"/>
        </w:rPr>
        <w:t>. 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AD24DF">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AD24DF">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then</w:t>
      </w:r>
      <w:r>
        <w:rPr>
          <w:b w:val="0"/>
          <w:bCs w:val="0"/>
        </w:rPr>
        <w:t xml:space="preserve"> 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AD24DF">
        <w:rPr>
          <w:b w:val="0"/>
          <w:bCs w:val="0"/>
          <w:highlight w:val="yellow"/>
        </w:rPr>
        <w:t>Supplementary Table SX</w:t>
      </w:r>
      <w:r w:rsidR="0004634E">
        <w:rPr>
          <w:b w:val="0"/>
          <w:bCs w:val="0"/>
        </w:rPr>
        <w:t xml:space="preserve"> for full alignment filtering stats.</w:t>
      </w:r>
      <w:r>
        <w:rPr>
          <w:b w:val="0"/>
          <w:bCs w:val="0"/>
        </w:rPr>
        <w:t xml:space="preserve"> 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 </w:instrTex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fldChar w:fldCharType="separate"/>
      </w:r>
      <w:r w:rsidR="00AD24DF">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AD24DF">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AD24DF">
        <w:rPr>
          <w:b w:val="0"/>
          <w:bCs w:val="0"/>
          <w:noProof/>
        </w:rPr>
        <w:t>(Hoang et al. 2018)</w:t>
      </w:r>
      <w:r w:rsidR="00AD24DF">
        <w:rPr>
          <w:b w:val="0"/>
          <w:bCs w:val="0"/>
        </w:rPr>
        <w:fldChar w:fldCharType="end"/>
      </w:r>
      <w:r w:rsidR="00AD24DF">
        <w:rPr>
          <w:b w:val="0"/>
          <w:bCs w:val="0"/>
        </w:rPr>
        <w:t>,</w:t>
      </w:r>
      <w:r w:rsidR="0004634E">
        <w:rPr>
          <w:b w:val="0"/>
          <w:bCs w:val="0"/>
        </w:rPr>
        <w:t xml:space="preserve"> and</w:t>
      </w:r>
      <w:r w:rsidR="00E44A89">
        <w:rPr>
          <w:b w:val="0"/>
          <w:bCs w:val="0"/>
        </w:rPr>
        <w:t xml:space="preserve"> a species tree using all gene families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 </w:instrTex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fldChar w:fldCharType="separate"/>
      </w:r>
      <w:r w:rsidR="00AD24DF">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However, </w:t>
      </w:r>
      <w:r w:rsidR="00AF5E1B">
        <w:rPr>
          <w:b w:val="0"/>
          <w:bCs w:val="0"/>
        </w:rPr>
        <w:t>the</w:t>
      </w:r>
      <w:r w:rsidR="00B5266F">
        <w:rPr>
          <w:b w:val="0"/>
          <w:bCs w:val="0"/>
        </w:rPr>
        <w:t xml:space="preserve"> outgroups were not present in every gene family, in which case the gene tree could not be rooted and was excluded from subsequent analyses. After rooting, we retained gene trees from 6,368 gene families. Then, to 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4C398C">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4C398C">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410EA973" w:rsidR="004113AE" w:rsidRPr="004113AE" w:rsidRDefault="0004634E" w:rsidP="005E3A79">
      <w:pPr>
        <w:jc w:val="both"/>
        <w:rPr>
          <w:b w:val="0"/>
          <w:bCs w:val="0"/>
        </w:rPr>
      </w:pPr>
      <w:r>
        <w:rPr>
          <w:b w:val="0"/>
          <w:bCs w:val="0"/>
        </w:rPr>
        <w:t xml:space="preserve">We then used these </w:t>
      </w:r>
      <w:r w:rsidR="002C1620">
        <w:rPr>
          <w:b w:val="0"/>
          <w:bCs w:val="0"/>
        </w:rPr>
        <w:t xml:space="preserve">6,368 </w:t>
      </w:r>
      <w:r>
        <w:rPr>
          <w:b w:val="0"/>
          <w:bCs w:val="0"/>
        </w:rPr>
        <w:t>gene trees and a species tree as input to GRAMPA</w:t>
      </w:r>
      <w:r w:rsidR="004C398C">
        <w:rPr>
          <w:b w:val="0"/>
          <w:bCs w:val="0"/>
        </w:rPr>
        <w:t xml:space="preserve"> </w:t>
      </w:r>
      <w:r w:rsidR="004C398C">
        <w:rPr>
          <w:b w:val="0"/>
          <w:bCs w:val="0"/>
        </w:rPr>
        <w:fldChar w:fldCharType="begin"/>
      </w:r>
      <w:r w:rsidR="004C398C">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4C398C">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reticulations to be present in the species tree by representing them as multi-labeled trees (MUL-trees), in which one or more tip label appears twice. By comparing LCA mapping scores between the input species tree and a set of MUL-trees defined by target lineages, </w:t>
      </w:r>
      <w:r w:rsidR="00AF5E1B">
        <w:rPr>
          <w:b w:val="0"/>
          <w:bCs w:val="0"/>
        </w:rPr>
        <w:t>GRAMPA</w:t>
      </w:r>
      <w:r>
        <w:rPr>
          <w:b w:val="0"/>
          <w:bCs w:val="0"/>
        </w:rPr>
        <w:t xml:space="preserve"> can determine if a whole genome duplication has occurred based on an excess of duplications being inferred on a single lineage. For our runs, we set as target lineages for WGD identification those on which WGDs have previously been proposed, specifically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species trees as input to GRAMPA and tested the same scenarios. </w:t>
      </w:r>
      <w:r w:rsidR="004C398C">
        <w:rPr>
          <w:b w:val="0"/>
          <w:bCs w:val="0"/>
        </w:rPr>
        <w:t>In addition to our inferred species tree,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 </w:instrTex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DATA </w:instrText>
      </w:r>
      <w:r w:rsidR="004C398C">
        <w:rPr>
          <w:b w:val="0"/>
          <w:bCs w:val="0"/>
        </w:rPr>
      </w:r>
      <w:r w:rsidR="004C398C">
        <w:rPr>
          <w:b w:val="0"/>
          <w:bCs w:val="0"/>
        </w:rPr>
        <w:fldChar w:fldCharType="end"/>
      </w:r>
      <w:r w:rsidR="004C398C">
        <w:rPr>
          <w:b w:val="0"/>
          <w:bCs w:val="0"/>
        </w:rPr>
        <w:fldChar w:fldCharType="separate"/>
      </w:r>
      <w:r w:rsidR="004C398C">
        <w:rPr>
          <w:b w:val="0"/>
          <w:bCs w:val="0"/>
          <w:noProof/>
        </w:rPr>
        <w:t>Ballesteros et al. (2022)</w:t>
      </w:r>
      <w:r w:rsidR="004C398C">
        <w:rPr>
          <w:b w:val="0"/>
          <w:bCs w:val="0"/>
        </w:rPr>
        <w:fldChar w:fldCharType="end"/>
      </w:r>
      <w:r w:rsidR="00DD7E60">
        <w:rPr>
          <w:b w:val="0"/>
          <w:bCs w:val="0"/>
        </w:rPr>
        <w:t xml:space="preserve"> in which they find that horseshoe crabs group within arachnids, specifically sister to spiders and scorpions</w:t>
      </w:r>
      <w:r w:rsidR="00B05D20">
        <w:rPr>
          <w:b w:val="0"/>
          <w:bCs w:val="0"/>
        </w:rPr>
        <w:t xml:space="preserve">, and </w:t>
      </w:r>
      <w:r w:rsidR="00DD7E60">
        <w:rPr>
          <w:b w:val="0"/>
          <w:bCs w:val="0"/>
        </w:rPr>
        <w:t>a ‘traditional’ species tree topology, in which horseshoe crabs are sister to all arachnid species</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fldChar w:fldCharType="separate"/>
      </w:r>
      <w:r w:rsidR="00B20C86">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 </w:instrTex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DATA </w:instrText>
      </w:r>
      <w:r w:rsidR="009A1E1D">
        <w:rPr>
          <w:b w:val="0"/>
          <w:bCs w:val="0"/>
        </w:rPr>
      </w:r>
      <w:r w:rsidR="009A1E1D">
        <w:rPr>
          <w:b w:val="0"/>
          <w:bCs w:val="0"/>
        </w:rPr>
        <w:fldChar w:fldCharType="end"/>
      </w:r>
      <w:r w:rsidR="009A1E1D">
        <w:rPr>
          <w:b w:val="0"/>
          <w:bCs w:val="0"/>
        </w:rPr>
        <w:fldChar w:fldCharType="separate"/>
      </w:r>
      <w:r w:rsidR="009A1E1D">
        <w:rPr>
          <w:b w:val="0"/>
          <w:bCs w:val="0"/>
          <w:noProof/>
        </w:rPr>
        <w:t>Ballesteros et al. (2022)</w:t>
      </w:r>
      <w:r w:rsidR="009A1E1D">
        <w:rPr>
          <w:b w:val="0"/>
          <w:bCs w:val="0"/>
        </w:rPr>
        <w:fldChar w:fldCharType="end"/>
      </w:r>
      <w:r w:rsidR="00DD7E60">
        <w:rPr>
          <w:b w:val="0"/>
          <w:bCs w:val="0"/>
        </w:rPr>
        <w:t xml:space="preserve"> and manually move</w:t>
      </w:r>
      <w:r w:rsidR="00AF5E1B">
        <w:rPr>
          <w:b w:val="0"/>
          <w:bCs w:val="0"/>
        </w:rPr>
        <w:t>d</w:t>
      </w:r>
      <w:r w:rsidR="00DD7E60">
        <w:rPr>
          <w:b w:val="0"/>
          <w:bCs w:val="0"/>
        </w:rPr>
        <w:t xml:space="preserve"> horseshoe crabs to </w:t>
      </w:r>
      <w:r w:rsidR="00B37259">
        <w:rPr>
          <w:b w:val="0"/>
          <w:bCs w:val="0"/>
        </w:rPr>
        <w:t>be 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2EDA06CE" w:rsidR="004113AE" w:rsidRDefault="004113AE" w:rsidP="005E3A79">
      <w:pPr>
        <w:jc w:val="both"/>
        <w:rPr>
          <w:b w:val="0"/>
          <w:bCs w:val="0"/>
        </w:rPr>
      </w:pPr>
      <w:r w:rsidRPr="009169FD">
        <w:rPr>
          <w:b w:val="0"/>
          <w:bCs w:val="0"/>
        </w:rPr>
        <w:lastRenderedPageBreak/>
        <w:t xml:space="preserve">We used syntenic estimates to test for paleopolyploid ancestry in 16 of the </w:t>
      </w:r>
      <w:commentRangeStart w:id="6"/>
      <w:r w:rsidRPr="009169FD">
        <w:rPr>
          <w:b w:val="0"/>
          <w:bCs w:val="0"/>
        </w:rPr>
        <w:t>21</w:t>
      </w:r>
      <w:commentRangeEnd w:id="6"/>
      <w:r w:rsidR="004C398C">
        <w:rPr>
          <w:rStyle w:val="CommentReference"/>
        </w:rPr>
        <w:commentReference w:id="6"/>
      </w:r>
      <w:r w:rsidRPr="009169FD">
        <w:rPr>
          <w:b w:val="0"/>
          <w:bCs w:val="0"/>
        </w:rPr>
        <w:t xml:space="preserve"> Chelicerate species that had annotated reference genomes. </w:t>
      </w:r>
      <w:r w:rsidR="0005377D">
        <w:rPr>
          <w:b w:val="0"/>
          <w:bCs w:val="0"/>
        </w:rPr>
        <w:t xml:space="preserve">Specifically, we used </w:t>
      </w:r>
      <w:commentRangeStart w:id="7"/>
      <w:proofErr w:type="spellStart"/>
      <w:r w:rsidRPr="009169FD">
        <w:rPr>
          <w:b w:val="0"/>
          <w:bCs w:val="0"/>
        </w:rPr>
        <w:t>MCScanX</w:t>
      </w:r>
      <w:commentRangeEnd w:id="7"/>
      <w:proofErr w:type="spellEnd"/>
      <w:r w:rsidR="0005377D">
        <w:rPr>
          <w:rStyle w:val="CommentReference"/>
        </w:rPr>
        <w:commentReference w:id="7"/>
      </w:r>
      <w:r w:rsidR="0005377D">
        <w:rPr>
          <w:b w:val="0"/>
          <w:bCs w:val="0"/>
        </w:rPr>
        <w:t>, which uses BLASTP and a novel chain score,</w:t>
      </w:r>
      <w:r w:rsidRPr="009169FD">
        <w:rPr>
          <w:b w:val="0"/>
          <w:bCs w:val="0"/>
        </w:rPr>
        <w:t xml:space="preserve"> </w:t>
      </w:r>
      <w:r w:rsidR="0005377D">
        <w:rPr>
          <w:b w:val="0"/>
          <w:bCs w:val="0"/>
        </w:rPr>
        <w:t>with</w:t>
      </w:r>
      <w:r w:rsidRPr="009169FD">
        <w:rPr>
          <w:b w:val="0"/>
          <w:bCs w:val="0"/>
        </w:rPr>
        <w:t xml:space="preserve"> </w:t>
      </w:r>
      <w:commentRangeStart w:id="8"/>
      <w:r w:rsidRPr="009169FD">
        <w:rPr>
          <w:b w:val="0"/>
          <w:bCs w:val="0"/>
        </w:rPr>
        <w:t>default settings</w:t>
      </w:r>
      <w:commentRangeEnd w:id="8"/>
      <w:r w:rsidRPr="009169FD">
        <w:rPr>
          <w:rStyle w:val="CommentReference"/>
          <w:b w:val="0"/>
          <w:bCs w:val="0"/>
          <w:sz w:val="22"/>
          <w:szCs w:val="22"/>
          <w:lang w:val="en"/>
        </w:rPr>
        <w:commentReference w:id="8"/>
      </w:r>
      <w:r w:rsidRPr="009169FD">
        <w:rPr>
          <w:b w:val="0"/>
          <w:bCs w:val="0"/>
        </w:rPr>
        <w:t xml:space="preserve"> to detect and visualize intraspecific syntenic blocks </w:t>
      </w:r>
      <w:hyperlink r:id="rId10" w:history="1">
        <w:r w:rsidRPr="009169FD">
          <w:rPr>
            <w:rStyle w:val="Hyperlink"/>
            <w:b w:val="0"/>
            <w:bCs w:val="0"/>
            <w:color w:val="000000"/>
          </w:rPr>
          <w:t>(Wang et al. 2012)</w:t>
        </w:r>
      </w:hyperlink>
      <w:r w:rsidRPr="009169FD">
        <w:rPr>
          <w:b w:val="0"/>
          <w:bCs w:val="0"/>
        </w:rPr>
        <w:t xml:space="preserve">. </w:t>
      </w:r>
    </w:p>
    <w:p w14:paraId="4A7FDE69" w14:textId="25A5E9B0" w:rsidR="00862E2C" w:rsidRDefault="00862E2C" w:rsidP="005E3A79">
      <w:pPr>
        <w:pStyle w:val="Heading2"/>
        <w:jc w:val="both"/>
      </w:pPr>
      <w:r>
        <w:t>Synonymous divergence</w:t>
      </w:r>
    </w:p>
    <w:p w14:paraId="0489E91C" w14:textId="01EAEB07" w:rsidR="00862E2C" w:rsidRPr="004C1F6F" w:rsidRDefault="00BA39BC" w:rsidP="005E3A79">
      <w:pPr>
        <w:jc w:val="both"/>
        <w:rPr>
          <w:b w:val="0"/>
          <w:bCs w:val="0"/>
        </w:rPr>
      </w:pPr>
      <w:r>
        <w:rPr>
          <w:b w:val="0"/>
          <w:bCs w:val="0"/>
        </w:rPr>
        <w:t>In addition t</w:t>
      </w:r>
      <w:r w:rsidR="00862E2C" w:rsidRPr="009169FD">
        <w:rPr>
          <w:b w:val="0"/>
          <w:bCs w:val="0"/>
        </w:rPr>
        <w:t>o</w:t>
      </w:r>
      <w:r>
        <w:rPr>
          <w:b w:val="0"/>
          <w:bCs w:val="0"/>
        </w:rPr>
        <w:t xml:space="preserve"> </w:t>
      </w:r>
      <w:r w:rsidR="00862E2C" w:rsidRPr="009169FD">
        <w:rPr>
          <w:b w:val="0"/>
          <w:bCs w:val="0"/>
        </w:rPr>
        <w:t xml:space="preserve">our syntenic inferences, we used </w:t>
      </w:r>
      <w:proofErr w:type="spellStart"/>
      <w:r w:rsidR="00862E2C" w:rsidRPr="009169FD">
        <w:rPr>
          <w:b w:val="0"/>
          <w:bCs w:val="0"/>
        </w:rPr>
        <w:t>DupPipe</w:t>
      </w:r>
      <w:proofErr w:type="spellEnd"/>
      <w:r w:rsidR="00862E2C" w:rsidRPr="009169FD">
        <w:rPr>
          <w:b w:val="0"/>
          <w:bCs w:val="0"/>
        </w:rPr>
        <w:t xml:space="preserve"> to calculate the Ks for paralogs in each genome </w:t>
      </w:r>
      <w:hyperlink r:id="rId11" w:history="1">
        <w:r w:rsidR="00862E2C" w:rsidRPr="009169FD">
          <w:rPr>
            <w:rStyle w:val="Hyperlink"/>
            <w:b w:val="0"/>
            <w:bCs w:val="0"/>
            <w:color w:val="000000"/>
          </w:rPr>
          <w:t>(Barker et al. 2010)</w:t>
        </w:r>
      </w:hyperlink>
      <w:r w:rsidR="00862E2C" w:rsidRPr="009169FD">
        <w:rPr>
          <w:b w:val="0"/>
          <w:bCs w:val="0"/>
        </w:rPr>
        <w:t xml:space="preserve">. </w:t>
      </w:r>
      <w:r w:rsidR="0005377D">
        <w:rPr>
          <w:b w:val="0"/>
          <w:bCs w:val="0"/>
        </w:rPr>
        <w:t>We then visualized t</w:t>
      </w:r>
      <w:r w:rsidR="00862E2C" w:rsidRPr="009169FD">
        <w:rPr>
          <w:b w:val="0"/>
          <w:bCs w:val="0"/>
        </w:rPr>
        <w:t>he distribution</w:t>
      </w:r>
      <w:r w:rsidR="0005377D">
        <w:rPr>
          <w:b w:val="0"/>
          <w:bCs w:val="0"/>
        </w:rPr>
        <w:t>s</w:t>
      </w:r>
      <w:r w:rsidR="00862E2C" w:rsidRPr="009169FD">
        <w:rPr>
          <w:b w:val="0"/>
          <w:bCs w:val="0"/>
        </w:rPr>
        <w:t xml:space="preserve"> of Ks values with matplotlib available in python3</w:t>
      </w:r>
      <w:r w:rsidR="00080E4A">
        <w:rPr>
          <w:b w:val="0"/>
          <w:bCs w:val="0"/>
        </w:rPr>
        <w:t xml:space="preserve"> </w:t>
      </w:r>
      <w:r w:rsidR="00080E4A">
        <w:rPr>
          <w:b w:val="0"/>
          <w:bCs w:val="0"/>
        </w:rPr>
        <w:fldChar w:fldCharType="begin"/>
      </w:r>
      <w:r w:rsidR="00080E4A">
        <w:rPr>
          <w:b w:val="0"/>
          <w:bCs w:val="0"/>
        </w:rPr>
        <w:instrText xml:space="preserve"> ADDIN EN.CITE &lt;EndNote&gt;&lt;Cite&gt;&lt;Author&gt;Hunter&lt;/Author&gt;&lt;Year&gt;2007&lt;/Year&gt;&lt;RecNum&gt;49&lt;/RecNum&gt;&lt;DisplayText&gt;(Hunter 2007)&lt;/DisplayText&gt;&lt;record&gt;&lt;rec-number&gt;49&lt;/rec-number&gt;&lt;foreign-keys&gt;&lt;key app="EN" db-id="55awttt9yf0aace20sqpvrzmrtvr0vapts5w" timestamp="1694725741"&gt;49&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080E4A">
        <w:rPr>
          <w:b w:val="0"/>
          <w:bCs w:val="0"/>
        </w:rPr>
        <w:fldChar w:fldCharType="separate"/>
      </w:r>
      <w:r w:rsidR="00080E4A">
        <w:rPr>
          <w:b w:val="0"/>
          <w:bCs w:val="0"/>
          <w:noProof/>
        </w:rPr>
        <w:t>(Hunter 2007)</w:t>
      </w:r>
      <w:r w:rsidR="00080E4A">
        <w:rPr>
          <w:b w:val="0"/>
          <w:bCs w:val="0"/>
        </w:rPr>
        <w:fldChar w:fldCharType="end"/>
      </w:r>
      <w:r w:rsidR="00862E2C" w:rsidRPr="009169FD">
        <w:rPr>
          <w:b w:val="0"/>
          <w:bCs w:val="0"/>
        </w:rPr>
        <w:t xml:space="preserve"> and </w:t>
      </w:r>
      <w:commentRangeStart w:id="9"/>
      <w:r w:rsidR="0005377D">
        <w:rPr>
          <w:b w:val="0"/>
          <w:bCs w:val="0"/>
        </w:rPr>
        <w:t xml:space="preserve">visually </w:t>
      </w:r>
      <w:commentRangeEnd w:id="9"/>
      <w:r w:rsidR="0005377D">
        <w:rPr>
          <w:rStyle w:val="CommentReference"/>
        </w:rPr>
        <w:commentReference w:id="9"/>
      </w:r>
      <w:r w:rsidR="00862E2C" w:rsidRPr="009169FD">
        <w:rPr>
          <w:b w:val="0"/>
          <w:bCs w:val="0"/>
        </w:rPr>
        <w:t xml:space="preserve">assessed for signatures of paleopolyploid ancestry in the form of peaks in the distributions. </w:t>
      </w:r>
    </w:p>
    <w:p w14:paraId="076D52C0" w14:textId="77777777" w:rsidR="00305711" w:rsidRDefault="00305711" w:rsidP="005E3A79">
      <w:pPr>
        <w:jc w:val="both"/>
      </w:pPr>
    </w:p>
    <w:p w14:paraId="293E220D" w14:textId="2F991B73" w:rsidR="004113AE" w:rsidRPr="006F5463" w:rsidRDefault="004113AE" w:rsidP="006F5463">
      <w:pPr>
        <w:ind w:firstLine="720"/>
        <w:jc w:val="both"/>
        <w:rPr>
          <w:b w:val="0"/>
          <w:bCs w:val="0"/>
        </w:rPr>
      </w:pPr>
      <w:r w:rsidRPr="009169FD">
        <w:rPr>
          <w:b w:val="0"/>
          <w:bCs w:val="0"/>
        </w:rPr>
        <w:t>Previous work in the Chelicerata used Hox gene duplications as evidence of shared paleopolyploi</w:t>
      </w:r>
      <w:commentRangeStart w:id="10"/>
      <w:r w:rsidRPr="009169FD">
        <w:rPr>
          <w:b w:val="0"/>
          <w:bCs w:val="0"/>
        </w:rPr>
        <w:t xml:space="preserve">d ancestry </w:t>
      </w:r>
      <w:hyperlink r:id="rId12" w:history="1">
        <w:r w:rsidRPr="009169FD">
          <w:rPr>
            <w:rStyle w:val="Hyperlink"/>
            <w:b w:val="0"/>
            <w:bCs w:val="0"/>
            <w:color w:val="000000"/>
          </w:rPr>
          <w:t>(Schwager et al. 2017)</w:t>
        </w:r>
        <w:commentRangeEnd w:id="10"/>
        <w:r w:rsidRPr="009169FD">
          <w:rPr>
            <w:rStyle w:val="CommentReference"/>
            <w:b w:val="0"/>
            <w:bCs w:val="0"/>
            <w:sz w:val="22"/>
            <w:szCs w:val="22"/>
            <w:lang w:val="en"/>
          </w:rPr>
          <w:commentReference w:id="10"/>
        </w:r>
      </w:hyperlink>
      <w:r w:rsidRPr="009169FD">
        <w:rPr>
          <w:b w:val="0"/>
          <w:bCs w:val="0"/>
        </w:rPr>
        <w:t xml:space="preserve">. </w:t>
      </w:r>
      <w:commentRangeStart w:id="11"/>
      <w:r w:rsidRPr="009169FD">
        <w:rPr>
          <w:b w:val="0"/>
          <w:bCs w:val="0"/>
        </w:rPr>
        <w:t>Stuff about how the hox genes were found</w:t>
      </w:r>
      <w:commentRangeEnd w:id="11"/>
      <w:r w:rsidRPr="009169FD">
        <w:rPr>
          <w:rStyle w:val="CommentReference"/>
          <w:b w:val="0"/>
          <w:bCs w:val="0"/>
          <w:sz w:val="22"/>
          <w:szCs w:val="22"/>
          <w:lang w:val="en"/>
        </w:rPr>
        <w:commentReference w:id="11"/>
      </w:r>
      <w:r w:rsidRPr="009169FD">
        <w:rPr>
          <w:b w:val="0"/>
          <w:bCs w:val="0"/>
        </w:rPr>
        <w:t xml:space="preserve">. We then used the duplicate gene classifier available through </w:t>
      </w:r>
      <w:proofErr w:type="spellStart"/>
      <w:r w:rsidRPr="009169FD">
        <w:rPr>
          <w:b w:val="0"/>
          <w:bCs w:val="0"/>
        </w:rPr>
        <w:t>MCScanX</w:t>
      </w:r>
      <w:proofErr w:type="spellEnd"/>
      <w:r w:rsidRPr="009169FD">
        <w:rPr>
          <w:b w:val="0"/>
          <w:bCs w:val="0"/>
        </w:rPr>
        <w:t xml:space="preserve"> to identify the mode of duplication that formed each Hox gene paralog. </w:t>
      </w:r>
    </w:p>
    <w:p w14:paraId="5B0B67C4" w14:textId="0798C55F" w:rsidR="00305711" w:rsidRDefault="00305711" w:rsidP="005E3A79">
      <w:pPr>
        <w:pStyle w:val="Heading1"/>
        <w:jc w:val="both"/>
      </w:pPr>
      <w:r>
        <w:t>Results</w:t>
      </w:r>
    </w:p>
    <w:p w14:paraId="2EB3DD44" w14:textId="74B9C8F8" w:rsidR="00305711" w:rsidRDefault="004F515F" w:rsidP="005E3A79">
      <w:pPr>
        <w:jc w:val="both"/>
        <w:rPr>
          <w:b w:val="0"/>
          <w:bCs w:val="0"/>
        </w:rPr>
      </w:pPr>
      <w:r>
        <w:rPr>
          <w:b w:val="0"/>
          <w:bCs w:val="0"/>
        </w:rPr>
        <w:t>We sought to assess the occurrence of whole genome duplications in Chelicerates, the Arthropod sub-phylum consisting of horseshoe crabs, mites, ticks, spiders, and scorpions</w:t>
      </w:r>
      <w:r w:rsidR="00AF5E1B">
        <w:rPr>
          <w:b w:val="0"/>
          <w:bCs w:val="0"/>
        </w:rPr>
        <w:t>,</w:t>
      </w:r>
      <w:r>
        <w:rPr>
          <w:b w:val="0"/>
          <w:bCs w:val="0"/>
        </w:rPr>
        <w:t xml:space="preserve"> using whole genome data across the group and </w:t>
      </w:r>
      <w:proofErr w:type="gramStart"/>
      <w:r>
        <w:rPr>
          <w:b w:val="0"/>
          <w:bCs w:val="0"/>
        </w:rPr>
        <w:t>in light of</w:t>
      </w:r>
      <w:proofErr w:type="gramEnd"/>
      <w:r>
        <w:rPr>
          <w:b w:val="0"/>
          <w:bCs w:val="0"/>
        </w:rPr>
        <w:t xml:space="preserve"> new</w:t>
      </w:r>
      <w:r w:rsidR="00D905C4">
        <w:rPr>
          <w:b w:val="0"/>
          <w:bCs w:val="0"/>
        </w:rPr>
        <w:t xml:space="preserve"> molecular</w:t>
      </w:r>
      <w:r>
        <w:rPr>
          <w:b w:val="0"/>
          <w:bCs w:val="0"/>
        </w:rPr>
        <w:t xml:space="preserve"> evidence that Xiphosura </w:t>
      </w:r>
      <w:r w:rsidR="00D905C4">
        <w:rPr>
          <w:b w:val="0"/>
          <w:bCs w:val="0"/>
        </w:rPr>
        <w:t xml:space="preserve">(horseshoe crabs) are nested within Arachnids rather than sister to them. We first used the genomes of 17 chelicerates and 2 insect outgroups to reconstruct the Chelicerate phylogeny, with an emphasis on Arachnids and horseshoe crabs. Using </w:t>
      </w:r>
      <w:r w:rsidR="00DD7E60">
        <w:rPr>
          <w:b w:val="0"/>
          <w:bCs w:val="0"/>
        </w:rPr>
        <w:t>6,368</w:t>
      </w:r>
      <w:r w:rsidR="00D905C4">
        <w:rPr>
          <w:b w:val="0"/>
          <w:bCs w:val="0"/>
        </w:rPr>
        <w:t xml:space="preserve"> genes we confirm the placement of Xiphosura as nested within Arachnids (Fig. 1A), in agreement with Ballesteros et al (2022)</w:t>
      </w:r>
      <w:r w:rsidR="00B37259">
        <w:rPr>
          <w:b w:val="0"/>
          <w:bCs w:val="0"/>
        </w:rPr>
        <w:t xml:space="preserve"> (Fig 1B)</w:t>
      </w:r>
      <w:r w:rsidR="00D905C4">
        <w:rPr>
          <w:b w:val="0"/>
          <w:bCs w:val="0"/>
        </w:rPr>
        <w:t xml:space="preserve">. However, our inferred tree differs from theirs in the placement of the </w:t>
      </w:r>
      <w:proofErr w:type="spellStart"/>
      <w:r w:rsidR="00D905C4">
        <w:rPr>
          <w:b w:val="0"/>
          <w:bCs w:val="0"/>
        </w:rPr>
        <w:t>superorders</w:t>
      </w:r>
      <w:proofErr w:type="spellEnd"/>
      <w:r w:rsidR="00D905C4">
        <w:rPr>
          <w:b w:val="0"/>
          <w:bCs w:val="0"/>
        </w:rPr>
        <w:t xml:space="preserve"> </w:t>
      </w:r>
      <w:proofErr w:type="spellStart"/>
      <w:r w:rsidR="00D905C4">
        <w:rPr>
          <w:b w:val="0"/>
          <w:bCs w:val="0"/>
        </w:rPr>
        <w:t>Acariformes</w:t>
      </w:r>
      <w:proofErr w:type="spellEnd"/>
      <w:r w:rsidR="00D905C4">
        <w:rPr>
          <w:b w:val="0"/>
          <w:bCs w:val="0"/>
        </w:rPr>
        <w:t xml:space="preserve"> and </w:t>
      </w:r>
      <w:proofErr w:type="spellStart"/>
      <w:r w:rsidR="00D905C4">
        <w:rPr>
          <w:b w:val="0"/>
          <w:bCs w:val="0"/>
        </w:rPr>
        <w:t>Parasitiformes</w:t>
      </w:r>
      <w:proofErr w:type="spellEnd"/>
      <w:r w:rsidR="00D905C4">
        <w:rPr>
          <w:b w:val="0"/>
          <w:bCs w:val="0"/>
        </w:rPr>
        <w:t xml:space="preserve">. Our results show that </w:t>
      </w:r>
      <w:proofErr w:type="spellStart"/>
      <w:r w:rsidR="00D905C4">
        <w:rPr>
          <w:b w:val="0"/>
          <w:bCs w:val="0"/>
        </w:rPr>
        <w:t>Acariformes</w:t>
      </w:r>
      <w:proofErr w:type="spellEnd"/>
      <w:r w:rsidR="00D905C4">
        <w:rPr>
          <w:b w:val="0"/>
          <w:bCs w:val="0"/>
        </w:rPr>
        <w:t xml:space="preserve"> is sister to the spider, scorpion, and horseshoe crab clade, while Ballesteros et al. suggest that </w:t>
      </w:r>
      <w:proofErr w:type="spellStart"/>
      <w:r w:rsidR="00D905C4">
        <w:rPr>
          <w:b w:val="0"/>
          <w:bCs w:val="0"/>
        </w:rPr>
        <w:t>Parasitiformes</w:t>
      </w:r>
      <w:proofErr w:type="spellEnd"/>
      <w:r w:rsidR="00D905C4">
        <w:rPr>
          <w:b w:val="0"/>
          <w:bCs w:val="0"/>
        </w:rPr>
        <w:t xml:space="preserve"> is more closely related to them.</w:t>
      </w:r>
      <w:r w:rsidR="00DD7E60">
        <w:rPr>
          <w:b w:val="0"/>
          <w:bCs w:val="0"/>
        </w:rPr>
        <w:t xml:space="preserve"> The placement of these groups has been contentious in previous studies as</w:t>
      </w:r>
      <w:commentRangeStart w:id="12"/>
      <w:r w:rsidR="00DD7E60">
        <w:rPr>
          <w:b w:val="0"/>
          <w:bCs w:val="0"/>
        </w:rPr>
        <w:t xml:space="preserve"> well … </w:t>
      </w:r>
      <w:commentRangeEnd w:id="12"/>
      <w:r w:rsidR="00DD7E60">
        <w:rPr>
          <w:rStyle w:val="CommentReference"/>
        </w:rPr>
        <w:commentReference w:id="12"/>
      </w:r>
    </w:p>
    <w:p w14:paraId="38A8B1BC" w14:textId="069229BE" w:rsidR="00DD7E60" w:rsidRDefault="00DD7E60" w:rsidP="005E3A79">
      <w:pPr>
        <w:jc w:val="both"/>
        <w:rPr>
          <w:b w:val="0"/>
          <w:bCs w:val="0"/>
        </w:rPr>
      </w:pPr>
      <w:r>
        <w:rPr>
          <w:b w:val="0"/>
          <w:bCs w:val="0"/>
        </w:rPr>
        <w:tab/>
      </w:r>
      <w:r w:rsidR="00B37259">
        <w:rPr>
          <w:b w:val="0"/>
          <w:bCs w:val="0"/>
        </w:rPr>
        <w:t>We used these species trees as the basis to test various hypotheses of whole genome duplication (WGD) in the history of chelicerate evolution. Specifically, based on synteny and duplication of some gene families, multiple rounds of WGD have been proposed in horseshoe crabs, and based on the duplication of a singl</w:t>
      </w:r>
      <w:r w:rsidR="00AF5E1B">
        <w:rPr>
          <w:b w:val="0"/>
          <w:bCs w:val="0"/>
        </w:rPr>
        <w:t>e</w:t>
      </w:r>
      <w:r w:rsidR="00B37259">
        <w:rPr>
          <w:b w:val="0"/>
          <w:bCs w:val="0"/>
        </w:rPr>
        <w:t xml:space="preserve"> gene family, </w:t>
      </w:r>
      <w:r w:rsidR="00B37259">
        <w:rPr>
          <w:b w:val="0"/>
          <w:bCs w:val="0"/>
          <w:i/>
          <w:iCs/>
        </w:rPr>
        <w:t>Hox</w:t>
      </w:r>
      <w:r w:rsidR="00B37259">
        <w:rPr>
          <w:b w:val="0"/>
          <w:bCs w:val="0"/>
        </w:rPr>
        <w:t xml:space="preserve">, </w:t>
      </w:r>
      <w:r w:rsidR="00AF5E1B">
        <w:rPr>
          <w:b w:val="0"/>
          <w:bCs w:val="0"/>
        </w:rPr>
        <w:t xml:space="preserve">one </w:t>
      </w:r>
      <w:r w:rsidR="00B37259">
        <w:rPr>
          <w:b w:val="0"/>
          <w:bCs w:val="0"/>
        </w:rPr>
        <w:t>WGD has been proposed in the ancestor of spiders and scorpions. We find that, when</w:t>
      </w:r>
      <w:r w:rsidR="005E3A79">
        <w:rPr>
          <w:b w:val="0"/>
          <w:bCs w:val="0"/>
        </w:rPr>
        <w:t xml:space="preserve"> using gene tree topologies to</w:t>
      </w:r>
      <w:r w:rsidR="00B37259">
        <w:rPr>
          <w:b w:val="0"/>
          <w:bCs w:val="0"/>
        </w:rPr>
        <w:t xml:space="preserve"> count duplications and losses in thousands of genes, there is no evidence for a WGD in the history of spiders and scorpions using our inferred species tree, the Ballesteros et al (2021) species tree, or the traditional species tree in which horseshoe crabs are sister to Arachnids (Fig. 1). In each case, we tested whether a tree with a reticulation at any of the proposed H1 nodes better explains the duplication history of the genes in these genomes than a bifurcating species tree, which would be indicative of WGD, and in each case we find the bifurcating species tree results in the lowest duplication and loss score, indicating no WGD has occurred. This evidence is definitive for any WGD in the history of spiders and </w:t>
      </w:r>
      <w:r w:rsidR="00F905BA">
        <w:rPr>
          <w:b w:val="0"/>
          <w:bCs w:val="0"/>
        </w:rPr>
        <w:t>scorpions;</w:t>
      </w:r>
      <w:r w:rsidR="00B37259">
        <w:rPr>
          <w:b w:val="0"/>
          <w:bCs w:val="0"/>
        </w:rPr>
        <w:t xml:space="preserve"> </w:t>
      </w:r>
      <w:proofErr w:type="gramStart"/>
      <w:r w:rsidR="00B37259">
        <w:rPr>
          <w:b w:val="0"/>
          <w:bCs w:val="0"/>
        </w:rPr>
        <w:t>however</w:t>
      </w:r>
      <w:proofErr w:type="gramEnd"/>
      <w:r w:rsidR="00B37259">
        <w:rPr>
          <w:b w:val="0"/>
          <w:bCs w:val="0"/>
        </w:rPr>
        <w:t xml:space="preserve"> we do see evidence for large scale </w:t>
      </w:r>
      <w:r w:rsidR="00B37259">
        <w:rPr>
          <w:b w:val="0"/>
          <w:bCs w:val="0"/>
        </w:rPr>
        <w:lastRenderedPageBreak/>
        <w:t xml:space="preserve">duplications on the branch leading to horseshoe crabs in each species tree (Fig. 1). We also find that the second and third 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 some supp fig of the trees?).</w:t>
      </w:r>
      <w:r w:rsidR="005F4440">
        <w:rPr>
          <w:b w:val="0"/>
          <w:bCs w:val="0"/>
        </w:rPr>
        <w:t xml:space="preserve"> That is, while our method of counting duplications and losses did not explicitly show a WGD in the history of horseshoe crabs, there are multiple pieces of evidence that point to one or more occurring. In fact, if multiple WGDs occurred, this may diminish the signal for any single proposed reticulation. Since our tests are limited to a single reticulation, this may in turn hinder our ability to explicitly identify any single WGD as the most parsimonious scenario.</w:t>
      </w:r>
    </w:p>
    <w:p w14:paraId="4F97A21A" w14:textId="7DD01D2B" w:rsidR="00E93070" w:rsidRDefault="00E93070" w:rsidP="005E3A79">
      <w:pPr>
        <w:jc w:val="both"/>
        <w:rPr>
          <w:b w:val="0"/>
          <w:bCs w:val="0"/>
        </w:rPr>
      </w:pPr>
      <w:r>
        <w:rPr>
          <w:b w:val="0"/>
          <w:bCs w:val="0"/>
        </w:rPr>
        <w:tab/>
        <w:t xml:space="preserve">We also find that, when comparing duplication and loss scores between species trees, our species </w:t>
      </w:r>
      <w:proofErr w:type="gramStart"/>
      <w:r>
        <w:rPr>
          <w:b w:val="0"/>
          <w:bCs w:val="0"/>
        </w:rPr>
        <w:t>tree</w:t>
      </w:r>
      <w:proofErr w:type="gramEnd"/>
      <w:r>
        <w:rPr>
          <w:b w:val="0"/>
          <w:bCs w:val="0"/>
        </w:rPr>
        <w:t xml:space="preserve"> and the Ballesteros et al. (2021) species tree both explain the history of gene evolution better than the ‘traditional’ species tree, in which horseshoe crabs are not nested within Arachnids (Fig. 2). This is further evidence in favor of the placement of this group as sister to spiders and scorpions. And while our species tree always better explains the data, this is unsurprising since we inferred our tree from these data.</w:t>
      </w:r>
    </w:p>
    <w:p w14:paraId="2DC1E404" w14:textId="0ED0B9F8" w:rsidR="006F1408" w:rsidRPr="003D4264" w:rsidRDefault="006F1408" w:rsidP="005E3A79">
      <w:pPr>
        <w:jc w:val="both"/>
        <w:rPr>
          <w:b w:val="0"/>
          <w:bCs w:val="0"/>
        </w:rPr>
      </w:pPr>
      <w:r>
        <w:rPr>
          <w:b w:val="0"/>
          <w:bCs w:val="0"/>
        </w:rPr>
        <w:t>We next looked at other genome-wide signatures of WGDs</w:t>
      </w:r>
      <w:r w:rsidR="003D4264">
        <w:rPr>
          <w:b w:val="0"/>
          <w:bCs w:val="0"/>
        </w:rPr>
        <w:t xml:space="preserve"> on a subset of species</w:t>
      </w:r>
      <w:r>
        <w:rPr>
          <w:b w:val="0"/>
          <w:bCs w:val="0"/>
        </w:rPr>
        <w:t xml:space="preserve">. Specifically, we looked for intraspecific syntenic blocks, which should be widespread in genomes that have undergone WGD, and distributions of synonymous divergence (Ks) of paralogs within each genome. If a WGD has occurred in the history of a genome, a secondary peak of Ks should be present in these distributions. With </w:t>
      </w:r>
      <w:proofErr w:type="gramStart"/>
      <w:r>
        <w:rPr>
          <w:b w:val="0"/>
          <w:bCs w:val="0"/>
        </w:rPr>
        <w:t>both of these</w:t>
      </w:r>
      <w:proofErr w:type="gramEnd"/>
      <w:r>
        <w:rPr>
          <w:b w:val="0"/>
          <w:bCs w:val="0"/>
        </w:rPr>
        <w:t xml:space="preserve"> analyses we again find no evidence for WGD in any spider </w:t>
      </w:r>
      <w:r w:rsidR="003D4264">
        <w:rPr>
          <w:b w:val="0"/>
          <w:bCs w:val="0"/>
        </w:rPr>
        <w:t xml:space="preserve">or scorpion </w:t>
      </w:r>
      <w:r>
        <w:rPr>
          <w:b w:val="0"/>
          <w:bCs w:val="0"/>
        </w:rPr>
        <w:t xml:space="preserve">genomes and </w:t>
      </w:r>
      <w:r w:rsidR="003D4264">
        <w:rPr>
          <w:b w:val="0"/>
          <w:bCs w:val="0"/>
        </w:rPr>
        <w:t xml:space="preserve">suggestive evidence for at least one occurring in the history of horseshoe crabs. </w:t>
      </w:r>
      <w:commentRangeStart w:id="13"/>
      <w:r w:rsidR="003D4264">
        <w:rPr>
          <w:b w:val="0"/>
          <w:bCs w:val="0"/>
        </w:rPr>
        <w:t xml:space="preserve">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of intraspecific synteny. </w:t>
      </w:r>
      <w:proofErr w:type="gramStart"/>
      <w:r w:rsidR="003D4264">
        <w:rPr>
          <w:b w:val="0"/>
          <w:bCs w:val="0"/>
        </w:rPr>
        <w:t>Both of these</w:t>
      </w:r>
      <w:proofErr w:type="gramEnd"/>
      <w:r w:rsidR="003D4264">
        <w:rPr>
          <w:b w:val="0"/>
          <w:bCs w:val="0"/>
        </w:rPr>
        <w:t xml:space="preserve">, along with the other horseshoe crab, </w:t>
      </w:r>
      <w:r w:rsidR="003D4264">
        <w:rPr>
          <w:b w:val="0"/>
          <w:bCs w:val="0"/>
          <w:i/>
          <w:iCs/>
        </w:rPr>
        <w:t>L. polyphemus</w:t>
      </w:r>
      <w:r w:rsidR="003D4264">
        <w:rPr>
          <w:b w:val="0"/>
          <w:bCs w:val="0"/>
        </w:rPr>
        <w:t>, also have distinct peaks in their Ks distributions, indicating the possibility of WGD occurring in their ancestor</w:t>
      </w:r>
      <w:commentRangeEnd w:id="13"/>
      <w:r w:rsidR="003D4264">
        <w:rPr>
          <w:rStyle w:val="CommentReference"/>
        </w:rPr>
        <w:commentReference w:id="13"/>
      </w:r>
      <w:r w:rsidR="003D4264">
        <w:rPr>
          <w:b w:val="0"/>
          <w:bCs w:val="0"/>
        </w:rPr>
        <w:t>. This is the same branch identified with an excess number of gene duplications and losses in our gene tree topology analysis above (Fig. 1)</w:t>
      </w:r>
    </w:p>
    <w:p w14:paraId="32D455E8" w14:textId="6C819363" w:rsidR="00305711" w:rsidRDefault="00305711" w:rsidP="005E3A79">
      <w:pPr>
        <w:pStyle w:val="Heading1"/>
        <w:jc w:val="both"/>
      </w:pPr>
      <w:r>
        <w:t>Discussion</w:t>
      </w:r>
    </w:p>
    <w:p w14:paraId="1CBBFD71" w14:textId="250296F2" w:rsidR="00305711" w:rsidRDefault="00305711" w:rsidP="005E3A79">
      <w:pPr>
        <w:jc w:val="both"/>
      </w:pPr>
    </w:p>
    <w:p w14:paraId="79561490" w14:textId="395B7E91" w:rsidR="00305711" w:rsidRDefault="00305711" w:rsidP="005E3A79">
      <w:pPr>
        <w:pStyle w:val="Heading1"/>
        <w:jc w:val="both"/>
      </w:pPr>
      <w:r>
        <w:t>Data availability</w:t>
      </w:r>
    </w:p>
    <w:p w14:paraId="2C25F26D" w14:textId="77777777" w:rsidR="00305711" w:rsidRDefault="00305711" w:rsidP="005E3A79">
      <w:pPr>
        <w:jc w:val="both"/>
      </w:pPr>
    </w:p>
    <w:p w14:paraId="00A3235A" w14:textId="124A2BFC" w:rsidR="00305711" w:rsidRDefault="00305711" w:rsidP="005E3A79">
      <w:pPr>
        <w:pStyle w:val="Heading1"/>
        <w:jc w:val="both"/>
      </w:pPr>
      <w:r>
        <w:t>Acknowledgements</w:t>
      </w:r>
    </w:p>
    <w:p w14:paraId="2F801967" w14:textId="77777777" w:rsidR="00305711" w:rsidRDefault="00305711" w:rsidP="005E3A79">
      <w:pPr>
        <w:jc w:val="both"/>
      </w:pPr>
    </w:p>
    <w:p w14:paraId="44604EE1" w14:textId="1FBECD17" w:rsidR="009F6764" w:rsidRDefault="00305711" w:rsidP="005E3A79">
      <w:pPr>
        <w:pStyle w:val="Heading1"/>
        <w:jc w:val="both"/>
      </w:pPr>
      <w:r>
        <w:t>References</w:t>
      </w:r>
    </w:p>
    <w:p w14:paraId="0A94C94E" w14:textId="77777777" w:rsidR="005C5CE8" w:rsidRPr="005C5CE8" w:rsidRDefault="005C5CE8" w:rsidP="005C5CE8"/>
    <w:p w14:paraId="64A92FEB" w14:textId="3B9C712F" w:rsidR="00080E4A" w:rsidRPr="00080E4A" w:rsidRDefault="009F6764" w:rsidP="00080E4A">
      <w:pPr>
        <w:pStyle w:val="EndNoteBibliography"/>
        <w:spacing w:after="0"/>
        <w:ind w:left="720" w:hanging="720"/>
      </w:pPr>
      <w:r w:rsidRPr="00045C27">
        <w:rPr>
          <w:bCs w:val="0"/>
        </w:rPr>
        <w:fldChar w:fldCharType="begin"/>
      </w:r>
      <w:r w:rsidRPr="00045C27">
        <w:rPr>
          <w:bCs w:val="0"/>
        </w:rPr>
        <w:instrText xml:space="preserve"> ADDIN EN.REFLIST </w:instrText>
      </w:r>
      <w:r w:rsidRPr="00045C27">
        <w:rPr>
          <w:bCs w:val="0"/>
        </w:rPr>
        <w:fldChar w:fldCharType="separate"/>
      </w:r>
      <w:r w:rsidR="00080E4A" w:rsidRPr="00080E4A">
        <w:t xml:space="preserve">Assembly [Internet]. Bethesda (MD): National Library of Medicine (US) NCBI. 2012 - [cited 2023 Sep 14].  Available from: </w:t>
      </w:r>
      <w:hyperlink r:id="rId13" w:history="1">
        <w:r w:rsidR="00080E4A" w:rsidRPr="00080E4A">
          <w:rPr>
            <w:rStyle w:val="Hyperlink"/>
          </w:rPr>
          <w:t>https://www.ncbi.nlm.nih.gov/assembly/</w:t>
        </w:r>
      </w:hyperlink>
      <w:r w:rsidR="00080E4A" w:rsidRPr="00080E4A">
        <w:t>.</w:t>
      </w:r>
    </w:p>
    <w:p w14:paraId="20D0B532" w14:textId="77777777" w:rsidR="00080E4A" w:rsidRPr="00080E4A" w:rsidRDefault="00080E4A" w:rsidP="00080E4A">
      <w:pPr>
        <w:pStyle w:val="EndNoteBibliography"/>
        <w:spacing w:after="0"/>
        <w:ind w:left="720" w:hanging="720"/>
      </w:pPr>
      <w:r w:rsidRPr="00080E4A">
        <w:t xml:space="preserve">Ballesteros JA, Santibanez-Lopez CE, Baker CM, Benavides LR, Cunha TJ, Gainett G, Ontano AZ, Setton EVW, Arango CP, Gavish-Regev E, et al. 2022. Comprehensive species </w:t>
      </w:r>
      <w:r w:rsidRPr="00080E4A">
        <w:lastRenderedPageBreak/>
        <w:t xml:space="preserve">sampling and sophisticated algorithmic approaches refute the monophyly of arachnida. </w:t>
      </w:r>
      <w:r w:rsidRPr="00080E4A">
        <w:rPr>
          <w:i/>
        </w:rPr>
        <w:t>Mol Biol Evol</w:t>
      </w:r>
      <w:r w:rsidRPr="00080E4A">
        <w:t>. 39.</w:t>
      </w:r>
    </w:p>
    <w:p w14:paraId="53801A38" w14:textId="77777777" w:rsidR="00080E4A" w:rsidRPr="00080E4A" w:rsidRDefault="00080E4A" w:rsidP="00080E4A">
      <w:pPr>
        <w:pStyle w:val="EndNoteBibliography"/>
        <w:spacing w:after="0"/>
        <w:ind w:left="720" w:hanging="720"/>
      </w:pPr>
      <w:r w:rsidRPr="00080E4A">
        <w:t xml:space="preserve">Ballesteros JA, Sharma PP. 2019. A critical appraisal of the placement of xiphosura (chelicerata) with account of known sources of phylogenetic error. </w:t>
      </w:r>
      <w:r w:rsidRPr="00080E4A">
        <w:rPr>
          <w:i/>
        </w:rPr>
        <w:t>Syst Biol</w:t>
      </w:r>
      <w:r w:rsidRPr="00080E4A">
        <w:t>. 68:896-917.</w:t>
      </w:r>
    </w:p>
    <w:p w14:paraId="25DC1DAC" w14:textId="77777777" w:rsidR="00080E4A" w:rsidRPr="00080E4A" w:rsidRDefault="00080E4A" w:rsidP="00080E4A">
      <w:pPr>
        <w:pStyle w:val="EndNoteBibliography"/>
        <w:spacing w:after="0"/>
        <w:ind w:left="720" w:hanging="720"/>
      </w:pPr>
      <w:r w:rsidRPr="00080E4A">
        <w:t xml:space="preserve">Barker MS, Arrigo N, Baniaga AE, Li Z, Levin DA. 2016. On the relative abundance of autopolyploids and allopolyploids. </w:t>
      </w:r>
      <w:r w:rsidRPr="00080E4A">
        <w:rPr>
          <w:i/>
        </w:rPr>
        <w:t>New Phytologist</w:t>
      </w:r>
      <w:r w:rsidRPr="00080E4A">
        <w:t>. 210:391-398.</w:t>
      </w:r>
    </w:p>
    <w:p w14:paraId="64001C2A" w14:textId="77777777" w:rsidR="00080E4A" w:rsidRPr="00080E4A" w:rsidRDefault="00080E4A" w:rsidP="00080E4A">
      <w:pPr>
        <w:pStyle w:val="EndNoteBibliography"/>
        <w:spacing w:after="0"/>
        <w:ind w:left="720" w:hanging="720"/>
      </w:pPr>
      <w:r w:rsidRPr="00080E4A">
        <w:t xml:space="preserve">Cannon SB, McKain MR, Harkess A, Nelson MN, Dash S, Deyholos MK, Peng Y, Joyce B, Stewart CN, Jr., Rolf M, et al. 2015. Multiple polyploidy events in the early radiation of nodulating and nonnodulating legumes. </w:t>
      </w:r>
      <w:r w:rsidRPr="00080E4A">
        <w:rPr>
          <w:i/>
        </w:rPr>
        <w:t>Mol Biol Evol</w:t>
      </w:r>
      <w:r w:rsidRPr="00080E4A">
        <w:t>. 32:193-210.</w:t>
      </w:r>
    </w:p>
    <w:p w14:paraId="2DF58829" w14:textId="77777777" w:rsidR="00080E4A" w:rsidRPr="00080E4A" w:rsidRDefault="00080E4A" w:rsidP="00080E4A">
      <w:pPr>
        <w:pStyle w:val="EndNoteBibliography"/>
        <w:spacing w:after="0"/>
        <w:ind w:left="720" w:hanging="720"/>
      </w:pPr>
      <w:r w:rsidRPr="00080E4A">
        <w:t xml:space="preserve">Chen K, Durand D, Farach-Colton M. 2000. Notung: A program for dating gene duplications and optimizing gene family trees. </w:t>
      </w:r>
      <w:r w:rsidRPr="00080E4A">
        <w:rPr>
          <w:i/>
        </w:rPr>
        <w:t>J Comput Biol</w:t>
      </w:r>
      <w:r w:rsidRPr="00080E4A">
        <w:t>. 7:429-447.</w:t>
      </w:r>
    </w:p>
    <w:p w14:paraId="13D3C46A" w14:textId="77777777" w:rsidR="00080E4A" w:rsidRPr="00080E4A" w:rsidRDefault="00080E4A" w:rsidP="00080E4A">
      <w:pPr>
        <w:pStyle w:val="EndNoteBibliography"/>
        <w:spacing w:after="0"/>
        <w:ind w:left="720" w:hanging="720"/>
      </w:pPr>
      <w:r w:rsidRPr="00080E4A">
        <w:t xml:space="preserve">Comai L. 2005. The advantages and disadvantages of being polyploid. </w:t>
      </w:r>
      <w:r w:rsidRPr="00080E4A">
        <w:rPr>
          <w:i/>
        </w:rPr>
        <w:t>Nat Rev Genet</w:t>
      </w:r>
      <w:r w:rsidRPr="00080E4A">
        <w:t>. 6:836-846.</w:t>
      </w:r>
    </w:p>
    <w:p w14:paraId="1C43D172" w14:textId="77777777" w:rsidR="00080E4A" w:rsidRPr="00080E4A" w:rsidRDefault="00080E4A" w:rsidP="00080E4A">
      <w:pPr>
        <w:pStyle w:val="EndNoteBibliography"/>
        <w:spacing w:after="0"/>
        <w:ind w:left="720" w:hanging="720"/>
      </w:pPr>
      <w:r w:rsidRPr="00080E4A">
        <w:t xml:space="preserve">Fan Z, Yuan T, Liu P, Wang LY, Jin JF, Zhang F, Zhang ZS. 2021. A chromosome-level genome of the spider trichonephila antipodiana reveals the genetic basis of its polyphagy and evidence of an ancient whole-genome duplication event. </w:t>
      </w:r>
      <w:r w:rsidRPr="00080E4A">
        <w:rPr>
          <w:i/>
        </w:rPr>
        <w:t>Gigascience</w:t>
      </w:r>
      <w:r w:rsidRPr="00080E4A">
        <w:t>. 10.</w:t>
      </w:r>
    </w:p>
    <w:p w14:paraId="58B2F45C" w14:textId="77777777" w:rsidR="00080E4A" w:rsidRPr="00080E4A" w:rsidRDefault="00080E4A" w:rsidP="00080E4A">
      <w:pPr>
        <w:pStyle w:val="EndNoteBibliography"/>
        <w:spacing w:after="0"/>
        <w:ind w:left="720" w:hanging="720"/>
      </w:pPr>
      <w:r w:rsidRPr="00080E4A">
        <w:t xml:space="preserve">Furlong RF, Holland PW. 2002. Were vertebrates octoploid? </w:t>
      </w:r>
      <w:r w:rsidRPr="00080E4A">
        <w:rPr>
          <w:i/>
        </w:rPr>
        <w:t>Philosophical Transactions of the Royal Society of London. Series B: Biological Sciences</w:t>
      </w:r>
      <w:r w:rsidRPr="00080E4A">
        <w:t>. 357:531-544.</w:t>
      </w:r>
    </w:p>
    <w:p w14:paraId="393F289F" w14:textId="77777777" w:rsidR="00080E4A" w:rsidRPr="00080E4A" w:rsidRDefault="00080E4A" w:rsidP="00080E4A">
      <w:pPr>
        <w:pStyle w:val="EndNoteBibliography"/>
        <w:spacing w:after="0"/>
        <w:ind w:left="720" w:hanging="720"/>
      </w:pPr>
      <w:r w:rsidRPr="00080E4A">
        <w:t xml:space="preserve">Glover NM, Redestig H, Dessimoz C. 2016. Homoeologs: What are they and how do we infer them? </w:t>
      </w:r>
      <w:r w:rsidRPr="00080E4A">
        <w:rPr>
          <w:i/>
        </w:rPr>
        <w:t>Trends Plant Sci</w:t>
      </w:r>
      <w:r w:rsidRPr="00080E4A">
        <w:t>. 21:609-621.</w:t>
      </w:r>
    </w:p>
    <w:p w14:paraId="4125251C" w14:textId="77777777" w:rsidR="00080E4A" w:rsidRPr="00080E4A" w:rsidRDefault="00080E4A" w:rsidP="00080E4A">
      <w:pPr>
        <w:pStyle w:val="EndNoteBibliography"/>
        <w:spacing w:after="0"/>
        <w:ind w:left="720" w:hanging="720"/>
      </w:pPr>
      <w:r w:rsidRPr="00080E4A">
        <w:t xml:space="preserve">Hoang DT, Chernomor O, von Haeseler A, Minh BQ, Vinh LS. 2018. Ufboot2: Improving the ultrafast bootstrap approximation. </w:t>
      </w:r>
      <w:r w:rsidRPr="00080E4A">
        <w:rPr>
          <w:i/>
        </w:rPr>
        <w:t>Mol Biol Evol</w:t>
      </w:r>
      <w:r w:rsidRPr="00080E4A">
        <w:t>. 35:518-522.</w:t>
      </w:r>
    </w:p>
    <w:p w14:paraId="27E8D216" w14:textId="77777777" w:rsidR="00080E4A" w:rsidRPr="00080E4A" w:rsidRDefault="00080E4A" w:rsidP="00080E4A">
      <w:pPr>
        <w:pStyle w:val="EndNoteBibliography"/>
        <w:spacing w:after="0"/>
        <w:ind w:left="720" w:hanging="720"/>
      </w:pPr>
      <w:r w:rsidRPr="00080E4A">
        <w:t xml:space="preserve">Hunter JD. 2007. Matplotlib: A 2d graphics environment. </w:t>
      </w:r>
      <w:r w:rsidRPr="00080E4A">
        <w:rPr>
          <w:i/>
        </w:rPr>
        <w:t>Computing in Science &amp; Engineering</w:t>
      </w:r>
      <w:r w:rsidRPr="00080E4A">
        <w:t>. 9:90-95.</w:t>
      </w:r>
    </w:p>
    <w:p w14:paraId="25F79C1D" w14:textId="77777777" w:rsidR="00080E4A" w:rsidRPr="00080E4A" w:rsidRDefault="00080E4A" w:rsidP="00080E4A">
      <w:pPr>
        <w:pStyle w:val="EndNoteBibliography"/>
        <w:spacing w:after="0"/>
        <w:ind w:left="720" w:hanging="720"/>
      </w:pPr>
      <w:r w:rsidRPr="00080E4A">
        <w:t xml:space="preserve">i5K C. 2013. The i5k initiative: Advancing arthropod genomics for knowledge, human health, agriculture, and the environment. </w:t>
      </w:r>
      <w:r w:rsidRPr="00080E4A">
        <w:rPr>
          <w:i/>
        </w:rPr>
        <w:t>J Hered</w:t>
      </w:r>
      <w:r w:rsidRPr="00080E4A">
        <w:t>. 104:595-600.</w:t>
      </w:r>
    </w:p>
    <w:p w14:paraId="3D39E932" w14:textId="77777777" w:rsidR="00080E4A" w:rsidRPr="00080E4A" w:rsidRDefault="00080E4A" w:rsidP="00080E4A">
      <w:pPr>
        <w:pStyle w:val="EndNoteBibliography"/>
        <w:spacing w:after="0"/>
        <w:ind w:left="720" w:hanging="720"/>
      </w:pPr>
      <w:r w:rsidRPr="00080E4A">
        <w:t xml:space="preserve">Junier T, Zdobnov EM. 2010. The newick utilities: High-throughput phylogenetic tree processing in the unix shell. </w:t>
      </w:r>
      <w:r w:rsidRPr="00080E4A">
        <w:rPr>
          <w:i/>
        </w:rPr>
        <w:t>Bioinformatics</w:t>
      </w:r>
      <w:r w:rsidRPr="00080E4A">
        <w:t>. 26:1669-1670.</w:t>
      </w:r>
    </w:p>
    <w:p w14:paraId="2211D49F" w14:textId="77777777" w:rsidR="00080E4A" w:rsidRPr="00080E4A" w:rsidRDefault="00080E4A" w:rsidP="00080E4A">
      <w:pPr>
        <w:pStyle w:val="EndNoteBibliography"/>
        <w:spacing w:after="0"/>
        <w:ind w:left="720" w:hanging="720"/>
      </w:pPr>
      <w:r w:rsidRPr="00080E4A">
        <w:t xml:space="preserve">Katoh K, Standley DM. 2013. Mafft multiple sequence alignment software version 7: Improvements in performance and usability. </w:t>
      </w:r>
      <w:r w:rsidRPr="00080E4A">
        <w:rPr>
          <w:i/>
        </w:rPr>
        <w:t>Mol Biol Evol</w:t>
      </w:r>
      <w:r w:rsidRPr="00080E4A">
        <w:t>. 30:772-780.</w:t>
      </w:r>
    </w:p>
    <w:p w14:paraId="708EDAB7" w14:textId="77777777" w:rsidR="00080E4A" w:rsidRPr="00080E4A" w:rsidRDefault="00080E4A" w:rsidP="00080E4A">
      <w:pPr>
        <w:pStyle w:val="EndNoteBibliography"/>
        <w:spacing w:after="0"/>
        <w:ind w:left="720" w:hanging="720"/>
      </w:pPr>
      <w:r w:rsidRPr="00080E4A">
        <w:t xml:space="preserve">Kenny NJ, Chan KW, Nong W, Qu Z, Maeso I, Yip HY, Chan TF, Kwan HS, Holland PWH, Chu KH, et al. 2017. Ancestral whole-genome duplication in the marine chelicerate horseshoe crabs. </w:t>
      </w:r>
      <w:r w:rsidRPr="00080E4A">
        <w:rPr>
          <w:i/>
        </w:rPr>
        <w:t>Heredity (Edinb)</w:t>
      </w:r>
      <w:r w:rsidRPr="00080E4A">
        <w:t>. 119:388.</w:t>
      </w:r>
    </w:p>
    <w:p w14:paraId="76892ADA" w14:textId="77777777" w:rsidR="00080E4A" w:rsidRPr="00080E4A" w:rsidRDefault="00080E4A" w:rsidP="00080E4A">
      <w:pPr>
        <w:pStyle w:val="EndNoteBibliography"/>
        <w:spacing w:after="0"/>
        <w:ind w:left="720" w:hanging="720"/>
      </w:pPr>
      <w:r w:rsidRPr="00080E4A">
        <w:t xml:space="preserve">Li L, Stoeckert CJ, Jr., Roos DS. 2003. Orthomcl: Identification of ortholog groups for eukaryotic genomes. </w:t>
      </w:r>
      <w:r w:rsidRPr="00080E4A">
        <w:rPr>
          <w:i/>
        </w:rPr>
        <w:t>Genome Res</w:t>
      </w:r>
      <w:r w:rsidRPr="00080E4A">
        <w:t>. 13:2178-2189.</w:t>
      </w:r>
    </w:p>
    <w:p w14:paraId="7C7DA538" w14:textId="77777777" w:rsidR="00080E4A" w:rsidRPr="00080E4A" w:rsidRDefault="00080E4A" w:rsidP="00080E4A">
      <w:pPr>
        <w:pStyle w:val="EndNoteBibliography"/>
        <w:spacing w:after="0"/>
        <w:ind w:left="720" w:hanging="720"/>
      </w:pPr>
      <w:r w:rsidRPr="00080E4A">
        <w:t xml:space="preserve">Ma LJ, Ibrahim AS, Skory C, Grabherr MG, Burger G, Butler M, Elias M, Idnurm A, Lang BF, Sone T, et al. 2009. Genomic analysis of the basal lineage fungus rhizopus oryzae reveals a whole-genome duplication. </w:t>
      </w:r>
      <w:r w:rsidRPr="00080E4A">
        <w:rPr>
          <w:i/>
        </w:rPr>
        <w:t>PLoS Genet</w:t>
      </w:r>
      <w:r w:rsidRPr="00080E4A">
        <w:t>. 5:e1000549.</w:t>
      </w:r>
    </w:p>
    <w:p w14:paraId="08C66CCD" w14:textId="77777777" w:rsidR="00080E4A" w:rsidRPr="00080E4A" w:rsidRDefault="00080E4A" w:rsidP="00080E4A">
      <w:pPr>
        <w:pStyle w:val="EndNoteBibliography"/>
        <w:spacing w:after="0"/>
        <w:ind w:left="720" w:hanging="720"/>
      </w:pPr>
      <w:r w:rsidRPr="00080E4A">
        <w:t xml:space="preserve">Masterson J. 1994. Stomatal size in fossil plants: Evidence for polyploidy in majority of angiosperms. </w:t>
      </w:r>
      <w:r w:rsidRPr="00080E4A">
        <w:rPr>
          <w:i/>
        </w:rPr>
        <w:t>Science</w:t>
      </w:r>
      <w:r w:rsidRPr="00080E4A">
        <w:t>. 264:421-424.</w:t>
      </w:r>
    </w:p>
    <w:p w14:paraId="6C1A59C7" w14:textId="77777777" w:rsidR="00080E4A" w:rsidRPr="00080E4A" w:rsidRDefault="00080E4A" w:rsidP="00080E4A">
      <w:pPr>
        <w:pStyle w:val="EndNoteBibliography"/>
        <w:spacing w:after="0"/>
        <w:ind w:left="720" w:hanging="720"/>
      </w:pPr>
      <w:r w:rsidRPr="00080E4A">
        <w:t xml:space="preserve">Nguyen LT, Schmidt HA, von Haeseler A, Minh BQ. 2015. Iq-tree: A fast and effective stochastic algorithm for estimating maximum-likelihood phylogenies. </w:t>
      </w:r>
      <w:r w:rsidRPr="00080E4A">
        <w:rPr>
          <w:i/>
        </w:rPr>
        <w:t>Mol Biol Evol</w:t>
      </w:r>
      <w:r w:rsidRPr="00080E4A">
        <w:t>. 32:268-274.</w:t>
      </w:r>
    </w:p>
    <w:p w14:paraId="13DDF5F6" w14:textId="77777777" w:rsidR="00080E4A" w:rsidRPr="00080E4A" w:rsidRDefault="00080E4A" w:rsidP="00080E4A">
      <w:pPr>
        <w:pStyle w:val="EndNoteBibliography"/>
        <w:spacing w:after="0"/>
        <w:ind w:left="720" w:hanging="720"/>
      </w:pPr>
      <w:r w:rsidRPr="00080E4A">
        <w:t xml:space="preserve">Nong W, Qu Z, Li Y, Barton-Owen T, Wong AYP, Yip HY, Lee HT, Narayana S, Baril T, Swale T, et al. 2021. Horseshoe crab genomes reveal the evolution of genes and micrornas after three rounds of whole genome duplication. </w:t>
      </w:r>
      <w:r w:rsidRPr="00080E4A">
        <w:rPr>
          <w:i/>
        </w:rPr>
        <w:t>Commun Biol</w:t>
      </w:r>
      <w:r w:rsidRPr="00080E4A">
        <w:t>. 4:83.</w:t>
      </w:r>
    </w:p>
    <w:p w14:paraId="1B4D0AC7" w14:textId="77777777" w:rsidR="00080E4A" w:rsidRPr="00080E4A" w:rsidRDefault="00080E4A" w:rsidP="00080E4A">
      <w:pPr>
        <w:pStyle w:val="EndNoteBibliography"/>
        <w:spacing w:after="0"/>
        <w:ind w:left="720" w:hanging="720"/>
      </w:pPr>
      <w:r w:rsidRPr="00080E4A">
        <w:lastRenderedPageBreak/>
        <w:t xml:space="preserve">Nossa CW, Havlak P, Yue JX, Lv J, Vincent KY, Brockmann HJ, Putnam NH. 2014. Joint assembly and genetic mapping of the atlantic horseshoe crab genome reveals ancient whole genome duplication. </w:t>
      </w:r>
      <w:r w:rsidRPr="00080E4A">
        <w:rPr>
          <w:i/>
        </w:rPr>
        <w:t>Gigascience</w:t>
      </w:r>
      <w:r w:rsidRPr="00080E4A">
        <w:t>. 3:9.</w:t>
      </w:r>
    </w:p>
    <w:p w14:paraId="23B1BE97" w14:textId="77777777" w:rsidR="00080E4A" w:rsidRPr="00080E4A" w:rsidRDefault="00080E4A" w:rsidP="00080E4A">
      <w:pPr>
        <w:pStyle w:val="EndNoteBibliography"/>
        <w:spacing w:after="0"/>
        <w:ind w:left="720" w:hanging="720"/>
      </w:pPr>
      <w:r w:rsidRPr="00080E4A">
        <w:t>Ohno S. 1970. Evolution by gene duplication: Springer-Verlag.</w:t>
      </w:r>
    </w:p>
    <w:p w14:paraId="004D57B1" w14:textId="77777777" w:rsidR="00080E4A" w:rsidRPr="00080E4A" w:rsidRDefault="00080E4A" w:rsidP="00080E4A">
      <w:pPr>
        <w:pStyle w:val="EndNoteBibliography"/>
        <w:spacing w:after="0"/>
        <w:ind w:left="720" w:hanging="720"/>
      </w:pPr>
      <w:r w:rsidRPr="00080E4A">
        <w:t xml:space="preserve">Ontano AZ, Gainett G, Aharon S, Ballesteros JA, Benavides LR, Corbett KF, Gavish-Regev E, Harvey MS, Monsma S, Santibanez-Lopez CE, et al. 2021. Taxonomic sampling and rare genomic changes overcome long-branch attraction in the phylogenetic placement of pseudoscorpions. </w:t>
      </w:r>
      <w:r w:rsidRPr="00080E4A">
        <w:rPr>
          <w:i/>
        </w:rPr>
        <w:t>Mol Biol Evol</w:t>
      </w:r>
      <w:r w:rsidRPr="00080E4A">
        <w:t>. 38:2446-2467.</w:t>
      </w:r>
    </w:p>
    <w:p w14:paraId="03996234" w14:textId="77777777" w:rsidR="00080E4A" w:rsidRPr="00080E4A" w:rsidRDefault="00080E4A" w:rsidP="00080E4A">
      <w:pPr>
        <w:pStyle w:val="EndNoteBibliography"/>
        <w:spacing w:after="0"/>
        <w:ind w:left="720" w:hanging="720"/>
      </w:pPr>
      <w:r w:rsidRPr="00080E4A">
        <w:t xml:space="preserve">Pfeil BE, Schlueter JA, Shoemaker RC, Doyle JJ. 2005. Placing paleopolyploidy in relation to taxon divergence: A phylogenetic analysis in legumes using 39 gene families. </w:t>
      </w:r>
      <w:r w:rsidRPr="00080E4A">
        <w:rPr>
          <w:i/>
        </w:rPr>
        <w:t>Syst Biol</w:t>
      </w:r>
      <w:r w:rsidRPr="00080E4A">
        <w:t>. 54:441-454.</w:t>
      </w:r>
    </w:p>
    <w:p w14:paraId="2CA0CD75" w14:textId="77777777" w:rsidR="00080E4A" w:rsidRPr="00080E4A" w:rsidRDefault="00080E4A" w:rsidP="00080E4A">
      <w:pPr>
        <w:pStyle w:val="EndNoteBibliography"/>
        <w:spacing w:after="0"/>
        <w:ind w:left="720" w:hanging="720"/>
      </w:pPr>
      <w:r w:rsidRPr="00080E4A">
        <w:t xml:space="preserve">Rabiee M, Sayyari E, Mirarab S. 2019. Multi-allele species reconstruction using astral. </w:t>
      </w:r>
      <w:r w:rsidRPr="00080E4A">
        <w:rPr>
          <w:i/>
        </w:rPr>
        <w:t>Mol Phylogenet Evol</w:t>
      </w:r>
      <w:r w:rsidRPr="00080E4A">
        <w:t>. 130:286-296.</w:t>
      </w:r>
    </w:p>
    <w:p w14:paraId="07D67BD7" w14:textId="77777777" w:rsidR="00080E4A" w:rsidRPr="00080E4A" w:rsidRDefault="00080E4A" w:rsidP="00080E4A">
      <w:pPr>
        <w:pStyle w:val="EndNoteBibliography"/>
        <w:spacing w:after="0"/>
        <w:ind w:left="720" w:hanging="720"/>
      </w:pPr>
      <w:r w:rsidRPr="00080E4A">
        <w:t xml:space="preserve">Schwager EE, Sharma PP, Clarke T, Leite DJ, Wierschin T, Pechmann M, Akiyama-Oda Y, Esposito L, Bechsgaard J, Bilde T, et al. 2017. The house spider genome reveals an ancient whole-genome duplication during arachnid evolution. </w:t>
      </w:r>
      <w:r w:rsidRPr="00080E4A">
        <w:rPr>
          <w:i/>
        </w:rPr>
        <w:t>BMC Biol</w:t>
      </w:r>
      <w:r w:rsidRPr="00080E4A">
        <w:t>. 15:62.</w:t>
      </w:r>
    </w:p>
    <w:p w14:paraId="05761A34" w14:textId="77777777" w:rsidR="00080E4A" w:rsidRPr="00080E4A" w:rsidRDefault="00080E4A" w:rsidP="00080E4A">
      <w:pPr>
        <w:pStyle w:val="EndNoteBibliography"/>
        <w:spacing w:after="0"/>
        <w:ind w:left="720" w:hanging="720"/>
      </w:pPr>
      <w:r w:rsidRPr="00080E4A">
        <w:t xml:space="preserve">Sela I, Ashkenazy H, Katoh K, Pupko T. 2015. Guidance2: Accurate detection of unreliable alignment regions accounting for the uncertainty of multiple parameters. </w:t>
      </w:r>
      <w:r w:rsidRPr="00080E4A">
        <w:rPr>
          <w:i/>
        </w:rPr>
        <w:t>Nucleic Acids Res</w:t>
      </w:r>
      <w:r w:rsidRPr="00080E4A">
        <w:t>. 43:W7-14.</w:t>
      </w:r>
    </w:p>
    <w:p w14:paraId="3627B60C" w14:textId="77777777" w:rsidR="00080E4A" w:rsidRPr="00080E4A" w:rsidRDefault="00080E4A" w:rsidP="00080E4A">
      <w:pPr>
        <w:pStyle w:val="EndNoteBibliography"/>
        <w:spacing w:after="0"/>
        <w:ind w:left="720" w:hanging="720"/>
      </w:pPr>
      <w:r w:rsidRPr="00080E4A">
        <w:t xml:space="preserve">Sharma PP, Kaluziak ST, Perez-Porro AR, Gonzalez VL, Hormiga G, Wheeler WC, Giribet G. 2014. Phylogenomic interrogation of arachnida reveals systemic conflicts in phylogenetic signal. </w:t>
      </w:r>
      <w:r w:rsidRPr="00080E4A">
        <w:rPr>
          <w:i/>
        </w:rPr>
        <w:t>Mol Biol Evol</w:t>
      </w:r>
      <w:r w:rsidRPr="00080E4A">
        <w:t>. 31:2963-2984.</w:t>
      </w:r>
    </w:p>
    <w:p w14:paraId="39522FD5" w14:textId="77777777" w:rsidR="00080E4A" w:rsidRPr="00080E4A" w:rsidRDefault="00080E4A" w:rsidP="00080E4A">
      <w:pPr>
        <w:pStyle w:val="EndNoteBibliography"/>
        <w:spacing w:after="0"/>
        <w:ind w:left="720" w:hanging="720"/>
      </w:pPr>
      <w:r w:rsidRPr="00080E4A">
        <w:t xml:space="preserve">Shingate P, Ravi V, Prasad A, Tay BH, Garg KM, Chattopadhyay B, Yap LM, Rheindt FE, Venkatesh B. 2020a. Chromosome-level assembly of the horseshoe crab genome provides insights into its genome evolution. </w:t>
      </w:r>
      <w:r w:rsidRPr="00080E4A">
        <w:rPr>
          <w:i/>
        </w:rPr>
        <w:t>Nat Commun</w:t>
      </w:r>
      <w:r w:rsidRPr="00080E4A">
        <w:t>. 11:2322.</w:t>
      </w:r>
    </w:p>
    <w:p w14:paraId="3B9F30F5" w14:textId="77777777" w:rsidR="00080E4A" w:rsidRPr="00080E4A" w:rsidRDefault="00080E4A" w:rsidP="00080E4A">
      <w:pPr>
        <w:pStyle w:val="EndNoteBibliography"/>
        <w:spacing w:after="0"/>
        <w:ind w:left="720" w:hanging="720"/>
      </w:pPr>
      <w:r w:rsidRPr="00080E4A">
        <w:t xml:space="preserve">Shingate P, Ravi V, Prasad A, Tay BH, Venkatesh B. 2020b. Chromosome-level genome assembly of the coastal horseshoe crab (tachypleus gigas). </w:t>
      </w:r>
      <w:r w:rsidRPr="00080E4A">
        <w:rPr>
          <w:i/>
        </w:rPr>
        <w:t>Mol Ecol Resour</w:t>
      </w:r>
      <w:r w:rsidRPr="00080E4A">
        <w:t>. 20:1748-1760.</w:t>
      </w:r>
    </w:p>
    <w:p w14:paraId="7D9F3447" w14:textId="77777777" w:rsidR="00080E4A" w:rsidRPr="00080E4A" w:rsidRDefault="00080E4A" w:rsidP="00080E4A">
      <w:pPr>
        <w:pStyle w:val="EndNoteBibliography"/>
        <w:spacing w:after="0"/>
        <w:ind w:left="720" w:hanging="720"/>
      </w:pPr>
      <w:r w:rsidRPr="00080E4A">
        <w:t xml:space="preserve">Shultz JW. 1990. Evolutionary morphology and phylogeny of arachnida. </w:t>
      </w:r>
      <w:r w:rsidRPr="00080E4A">
        <w:rPr>
          <w:i/>
        </w:rPr>
        <w:t>Cladistics</w:t>
      </w:r>
      <w:r w:rsidRPr="00080E4A">
        <w:t>. 6:1-38.</w:t>
      </w:r>
    </w:p>
    <w:p w14:paraId="7199DB1A" w14:textId="77777777" w:rsidR="00080E4A" w:rsidRPr="00080E4A" w:rsidRDefault="00080E4A" w:rsidP="00080E4A">
      <w:pPr>
        <w:pStyle w:val="EndNoteBibliography"/>
        <w:spacing w:after="0"/>
        <w:ind w:left="720" w:hanging="720"/>
      </w:pPr>
      <w:r w:rsidRPr="00080E4A">
        <w:t xml:space="preserve">Thomas GWC, Ather SH, Hahn MW. 2017. Gene-tree reconciliation with mul-trees to resolve polyploidy events. </w:t>
      </w:r>
      <w:r w:rsidRPr="00080E4A">
        <w:rPr>
          <w:i/>
        </w:rPr>
        <w:t>Syst Biol</w:t>
      </w:r>
      <w:r w:rsidRPr="00080E4A">
        <w:t>. 66:1007-1018.</w:t>
      </w:r>
    </w:p>
    <w:p w14:paraId="08FF00D4" w14:textId="77777777" w:rsidR="00080E4A" w:rsidRPr="00080E4A" w:rsidRDefault="00080E4A" w:rsidP="00080E4A">
      <w:pPr>
        <w:pStyle w:val="EndNoteBibliography"/>
        <w:spacing w:after="0"/>
        <w:ind w:left="720" w:hanging="720"/>
      </w:pPr>
      <w:r w:rsidRPr="00080E4A">
        <w:t xml:space="preserve">Thomas GWC, Dohmen E, Hughes DST, Murali SC, Poelchau M, Glastad K, Anstead CA, Ayoub NA, Batterham P, Bellair M, et al. 2020. Gene content evolution in the arthropods. </w:t>
      </w:r>
      <w:r w:rsidRPr="00080E4A">
        <w:rPr>
          <w:i/>
        </w:rPr>
        <w:t>Genome Biol</w:t>
      </w:r>
      <w:r w:rsidRPr="00080E4A">
        <w:t>. 21:15.</w:t>
      </w:r>
    </w:p>
    <w:p w14:paraId="685C7F49" w14:textId="77777777" w:rsidR="00080E4A" w:rsidRPr="00080E4A" w:rsidRDefault="00080E4A" w:rsidP="00080E4A">
      <w:pPr>
        <w:pStyle w:val="EndNoteBibliography"/>
        <w:spacing w:after="0"/>
        <w:ind w:left="720" w:hanging="720"/>
      </w:pPr>
      <w:r w:rsidRPr="00080E4A">
        <w:t xml:space="preserve">Van de Peer Y, Ashman TL, Soltis PS, Soltis DE. 2021. Polyploidy: An evolutionary and ecological force in stressful times. </w:t>
      </w:r>
      <w:r w:rsidRPr="00080E4A">
        <w:rPr>
          <w:i/>
        </w:rPr>
        <w:t>Plant Cell</w:t>
      </w:r>
      <w:r w:rsidRPr="00080E4A">
        <w:t>. 33:11-26.</w:t>
      </w:r>
    </w:p>
    <w:p w14:paraId="59FF7440" w14:textId="77777777" w:rsidR="00080E4A" w:rsidRPr="00080E4A" w:rsidRDefault="00080E4A" w:rsidP="00080E4A">
      <w:pPr>
        <w:pStyle w:val="EndNoteBibliography"/>
        <w:spacing w:after="0"/>
        <w:ind w:left="720" w:hanging="720"/>
      </w:pPr>
      <w:r w:rsidRPr="00080E4A">
        <w:t xml:space="preserve">Weygoldt P, Paulus HF. 1979. Untersuchungen zur morphologie, taxonomie und phylogenie der chelicerata1 ii. Cladogramme und die entfaltung der chelicerata. </w:t>
      </w:r>
      <w:r w:rsidRPr="00080E4A">
        <w:rPr>
          <w:i/>
        </w:rPr>
        <w:t>Journal of Zoological Systematics and Evolutionary Research</w:t>
      </w:r>
      <w:r w:rsidRPr="00080E4A">
        <w:t>. 17:177-200.</w:t>
      </w:r>
    </w:p>
    <w:p w14:paraId="092BDA68" w14:textId="77777777" w:rsidR="00080E4A" w:rsidRPr="00080E4A" w:rsidRDefault="00080E4A" w:rsidP="00080E4A">
      <w:pPr>
        <w:pStyle w:val="EndNoteBibliography"/>
        <w:spacing w:after="0"/>
        <w:ind w:left="720" w:hanging="720"/>
      </w:pPr>
      <w:r w:rsidRPr="00080E4A">
        <w:t xml:space="preserve">Wolfe KH. 2001. Yesterday's polyploids and the mystery of diploidization. </w:t>
      </w:r>
      <w:r w:rsidRPr="00080E4A">
        <w:rPr>
          <w:i/>
        </w:rPr>
        <w:t>Nat Rev Genet</w:t>
      </w:r>
      <w:r w:rsidRPr="00080E4A">
        <w:t>. 2:333-341.</w:t>
      </w:r>
    </w:p>
    <w:p w14:paraId="6336E641" w14:textId="77777777" w:rsidR="00080E4A" w:rsidRPr="00080E4A" w:rsidRDefault="00080E4A" w:rsidP="00080E4A">
      <w:pPr>
        <w:pStyle w:val="EndNoteBibliography"/>
        <w:spacing w:after="0"/>
        <w:ind w:left="720" w:hanging="720"/>
      </w:pPr>
      <w:r w:rsidRPr="00080E4A">
        <w:t xml:space="preserve">Wolfe KH, Shields DC. 1997. Molecular evidence for an ancient duplication of the entire yeast genome. </w:t>
      </w:r>
      <w:r w:rsidRPr="00080E4A">
        <w:rPr>
          <w:i/>
        </w:rPr>
        <w:t>Nature</w:t>
      </w:r>
      <w:r w:rsidRPr="00080E4A">
        <w:t>. 387:708-713.</w:t>
      </w:r>
    </w:p>
    <w:p w14:paraId="7EC29B2F" w14:textId="77777777" w:rsidR="00080E4A" w:rsidRPr="00080E4A" w:rsidRDefault="00080E4A" w:rsidP="00080E4A">
      <w:pPr>
        <w:pStyle w:val="EndNoteBibliography"/>
        <w:spacing w:after="0"/>
        <w:ind w:left="720" w:hanging="720"/>
      </w:pPr>
      <w:r w:rsidRPr="00080E4A">
        <w:t xml:space="preserve">Yan Z, Cao Z, Liu Y, Ogilvie HA, Nakhleh L. 2022. Maximum parsimony inference of phylogenetic networks in the presence of polyploid complexes. </w:t>
      </w:r>
      <w:r w:rsidRPr="00080E4A">
        <w:rPr>
          <w:i/>
        </w:rPr>
        <w:t>Syst Biol</w:t>
      </w:r>
      <w:r w:rsidRPr="00080E4A">
        <w:t>. 71:706-720.</w:t>
      </w:r>
    </w:p>
    <w:p w14:paraId="3F316766" w14:textId="77777777" w:rsidR="00080E4A" w:rsidRPr="00080E4A" w:rsidRDefault="00080E4A" w:rsidP="00080E4A">
      <w:pPr>
        <w:pStyle w:val="EndNoteBibliography"/>
        <w:ind w:left="720" w:hanging="720"/>
      </w:pPr>
      <w:r w:rsidRPr="00080E4A">
        <w:lastRenderedPageBreak/>
        <w:t xml:space="preserve">Yates AD, Allen J, Amode RM, Azov AG, Barba M, Becerra A, Bhai J, Campbell LI, Carbajo Martinez M, Chakiachvili M, et al. 2022. Ensembl genomes 2022: An expanding genome resource for non-vertebrates. </w:t>
      </w:r>
      <w:r w:rsidRPr="00080E4A">
        <w:rPr>
          <w:i/>
        </w:rPr>
        <w:t>Nucleic Acids Res</w:t>
      </w:r>
      <w:r w:rsidRPr="00080E4A">
        <w:t>. 50:D996-D1003.</w:t>
      </w:r>
    </w:p>
    <w:p w14:paraId="28874654" w14:textId="3FF1ED82" w:rsidR="00305711" w:rsidRDefault="009F6764" w:rsidP="000C0A20">
      <w:pPr>
        <w:pStyle w:val="EndNoteBibliography"/>
      </w:pPr>
      <w:r w:rsidRPr="00045C27">
        <w:rPr>
          <w:bCs w:val="0"/>
        </w:rPr>
        <w:fldChar w:fldCharType="end"/>
      </w:r>
    </w:p>
    <w:p w14:paraId="1684DC1C" w14:textId="77777777"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9-13T12:23:00Z" w:initials="TG">
    <w:p w14:paraId="0F7A103E" w14:textId="77777777" w:rsidR="00E168C0" w:rsidRDefault="00E168C0" w:rsidP="0046646F">
      <w:pPr>
        <w:pStyle w:val="CommentText"/>
      </w:pPr>
      <w:r>
        <w:rPr>
          <w:rStyle w:val="CommentReference"/>
        </w:rPr>
        <w:annotationRef/>
      </w:r>
      <w:r>
        <w:t>Not sure we need this since we don't talk about auto vs allo in our study</w:t>
      </w:r>
    </w:p>
  </w:comment>
  <w:comment w:id="1" w:author="Thomas, Gregg" w:date="2023-09-13T15:41:00Z" w:initials="TG">
    <w:p w14:paraId="79992F34" w14:textId="77777777" w:rsidR="00C06165" w:rsidRDefault="00C06165" w:rsidP="008F0A79">
      <w:pPr>
        <w:pStyle w:val="CommentText"/>
      </w:pPr>
      <w:r>
        <w:rPr>
          <w:rStyle w:val="CommentReference"/>
        </w:rPr>
        <w:annotationRef/>
      </w:r>
      <w:r>
        <w:t>Best citations for these methods?</w:t>
      </w:r>
    </w:p>
  </w:comment>
  <w:comment w:id="2" w:author="Thomas, Gregg [2]" w:date="2023-08-21T11:39:00Z" w:initials="TG">
    <w:p w14:paraId="0BE0743E" w14:textId="3357F31A" w:rsidR="00264587" w:rsidRDefault="00264587" w:rsidP="001D52E1">
      <w:pPr>
        <w:pStyle w:val="CommentText"/>
      </w:pPr>
      <w:r>
        <w:rPr>
          <w:rStyle w:val="CommentReference"/>
        </w:rPr>
        <w:annotationRef/>
      </w:r>
      <w:r>
        <w:t>More criticisms etc.</w:t>
      </w:r>
    </w:p>
  </w:comment>
  <w:comment w:id="3" w:author="Thomas, Gregg [2]" w:date="2023-08-21T15:19:00Z" w:initials="TG">
    <w:p w14:paraId="30FF5C22" w14:textId="77777777" w:rsidR="009B27B7" w:rsidRDefault="009B27B7" w:rsidP="00D50218">
      <w:pPr>
        <w:pStyle w:val="CommentText"/>
      </w:pPr>
      <w:r>
        <w:rPr>
          <w:rStyle w:val="CommentReference"/>
        </w:rPr>
        <w:annotationRef/>
      </w:r>
      <w:r>
        <w:t>Need a better word than "traditional" to describe this tree.</w:t>
      </w:r>
    </w:p>
  </w:comment>
  <w:comment w:id="4" w:author="Thomas, Gregg" w:date="2023-09-14T16:08:00Z" w:initials="TG">
    <w:p w14:paraId="5B2930AE" w14:textId="77777777" w:rsidR="00436AAE" w:rsidRDefault="00436AAE" w:rsidP="00383252">
      <w:pPr>
        <w:pStyle w:val="CommentText"/>
      </w:pPr>
      <w:r>
        <w:rPr>
          <w:rStyle w:val="CommentReference"/>
        </w:rPr>
        <w:annotationRef/>
      </w:r>
      <w:r>
        <w:t>Should I list all 20 samples in the text? Or a table in the main text as opposed to just the supplemental spreadsheet?</w:t>
      </w:r>
    </w:p>
  </w:comment>
  <w:comment w:id="5" w:author="Thomas, Gregg [2]" w:date="2023-08-09T11:54:00Z" w:initials="TG">
    <w:p w14:paraId="2C8CED80" w14:textId="181B0793" w:rsidR="003A461E" w:rsidRDefault="003A461E" w:rsidP="00D05D68">
      <w:pPr>
        <w:pStyle w:val="CommentText"/>
      </w:pPr>
      <w:r>
        <w:rPr>
          <w:rStyle w:val="CommentReference"/>
        </w:rPr>
        <w:annotationRef/>
      </w:r>
      <w:r>
        <w:t>Probably a supp fig or table for this</w:t>
      </w:r>
    </w:p>
  </w:comment>
  <w:comment w:id="6" w:author="Thomas, Gregg" w:date="2023-09-14T16:34:00Z" w:initials="TG">
    <w:p w14:paraId="3BFD9F05" w14:textId="77777777" w:rsidR="004C398C" w:rsidRDefault="004C398C" w:rsidP="00026766">
      <w:pPr>
        <w:pStyle w:val="CommentText"/>
      </w:pPr>
      <w:r>
        <w:rPr>
          <w:rStyle w:val="CommentReference"/>
        </w:rPr>
        <w:annotationRef/>
      </w:r>
      <w:r>
        <w:t>I thought 20? Did I miss one?</w:t>
      </w:r>
    </w:p>
  </w:comment>
  <w:comment w:id="7" w:author="Thomas, Gregg [2]" w:date="2023-08-18T15:47:00Z" w:initials="TG">
    <w:p w14:paraId="520B718A" w14:textId="6FA3D076" w:rsidR="0005377D" w:rsidRDefault="0005377D" w:rsidP="00783F1B">
      <w:pPr>
        <w:pStyle w:val="CommentText"/>
      </w:pPr>
      <w:r>
        <w:rPr>
          <w:rStyle w:val="CommentReference"/>
        </w:rPr>
        <w:annotationRef/>
      </w:r>
      <w:r>
        <w:t>So this is based on protein sequences?</w:t>
      </w:r>
    </w:p>
  </w:comment>
  <w:comment w:id="8" w:author="Michael Thomas William McKibben" w:date="2023-05-23T18:15:00Z" w:initials="">
    <w:p w14:paraId="62F977C3" w14:textId="74F38AE7"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9" w:author="Thomas, Gregg [2]" w:date="2023-08-18T15:47:00Z" w:initials="TG">
    <w:p w14:paraId="3E24C3B8" w14:textId="77777777" w:rsidR="0005377D" w:rsidRDefault="0005377D" w:rsidP="00757057">
      <w:pPr>
        <w:pStyle w:val="CommentText"/>
      </w:pPr>
      <w:r>
        <w:rPr>
          <w:rStyle w:val="CommentReference"/>
        </w:rPr>
        <w:annotationRef/>
      </w:r>
      <w:r>
        <w:t>Or is there some algorithmic scoring for these signatures?</w:t>
      </w:r>
    </w:p>
  </w:comment>
  <w:comment w:id="10" w:author="Michael Thomas William McKibben" w:date="2023-05-23T18:00:00Z" w:initials="">
    <w:p w14:paraId="3C4F064B" w14:textId="45DA7C15" w:rsidR="004113AE" w:rsidRDefault="004113AE" w:rsidP="004113AE">
      <w:pPr>
        <w:widowControl w:val="0"/>
        <w:spacing w:line="240" w:lineRule="auto"/>
        <w:rPr>
          <w:color w:val="000000"/>
        </w:rPr>
      </w:pPr>
      <w:r>
        <w:rPr>
          <w:color w:val="000000"/>
        </w:rPr>
        <w:t>They also looked to see if these hox genes were in syntenic blocks - it may behoove us to do the same, but honestly I don't think seeing certain gene families in syntenic blocks is evidence for WGD anyway.</w:t>
      </w:r>
    </w:p>
  </w:comment>
  <w:comment w:id="11" w:author="Michael Thomas William McKibben" w:date="2023-05-18T23:38:00Z" w:initials="">
    <w:p w14:paraId="3EB13C78" w14:textId="77777777" w:rsidR="004113AE" w:rsidRDefault="004113AE" w:rsidP="004113AE">
      <w:pPr>
        <w:widowControl w:val="0"/>
        <w:spacing w:line="240" w:lineRule="auto"/>
        <w:rPr>
          <w:color w:val="000000"/>
        </w:rPr>
      </w:pPr>
      <w:r>
        <w:rPr>
          <w:color w:val="000000"/>
        </w:rPr>
        <w:t>They gave me a list of gene trees with hox genes in them - I believe this came from GRANPA. We will need formal methods for this.</w:t>
      </w:r>
    </w:p>
  </w:comment>
  <w:comment w:id="12" w:author="Thomas, Gregg [2]" w:date="2023-08-18T14:31:00Z" w:initials="TG">
    <w:p w14:paraId="18B304F6" w14:textId="77777777" w:rsidR="00DD7E60" w:rsidRDefault="00DD7E60" w:rsidP="008F0A00">
      <w:pPr>
        <w:pStyle w:val="CommentText"/>
      </w:pPr>
      <w:r>
        <w:rPr>
          <w:rStyle w:val="CommentReference"/>
        </w:rPr>
        <w:annotationRef/>
      </w:r>
      <w:r>
        <w:t>Find some citations etc.</w:t>
      </w:r>
    </w:p>
  </w:comment>
  <w:comment w:id="13" w:author="Thomas, Gregg [2]" w:date="2023-08-18T16:08:00Z" w:initials="TG">
    <w:p w14:paraId="787B21A1" w14:textId="77777777" w:rsidR="003D4264" w:rsidRDefault="003D4264" w:rsidP="001555C1">
      <w:pPr>
        <w:pStyle w:val="CommentText"/>
      </w:pPr>
      <w:r>
        <w:rPr>
          <w:rStyle w:val="CommentReference"/>
        </w:rPr>
        <w:annotationRef/>
      </w:r>
      <w:r>
        <w:t>Probably a figure with the dotplots and ks distributions from these species and maybe one spider to contrast. The rest available as supplement.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A103E" w15:done="0"/>
  <w15:commentEx w15:paraId="79992F34" w15:done="0"/>
  <w15:commentEx w15:paraId="0BE0743E" w15:done="0"/>
  <w15:commentEx w15:paraId="30FF5C22" w15:done="0"/>
  <w15:commentEx w15:paraId="5B2930AE" w15:done="0"/>
  <w15:commentEx w15:paraId="2C8CED80" w15:done="0"/>
  <w15:commentEx w15:paraId="3BFD9F05" w15:done="0"/>
  <w15:commentEx w15:paraId="520B718A" w15:done="0"/>
  <w15:commentEx w15:paraId="62F977C3" w15:done="0"/>
  <w15:commentEx w15:paraId="3E24C3B8" w15:done="0"/>
  <w15:commentEx w15:paraId="3C4F064B" w15:done="0"/>
  <w15:commentEx w15:paraId="3EB13C78" w15:done="0"/>
  <w15:commentEx w15:paraId="18B304F6" w15:done="0"/>
  <w15:commentEx w15:paraId="787B2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1F784A" w16cex:dateUtc="2023-09-13T16:23:00Z"/>
  <w16cex:commentExtensible w16cex:durableId="5F0DD618" w16cex:dateUtc="2023-09-13T19:41:00Z"/>
  <w16cex:commentExtensible w16cex:durableId="288DCB5C" w16cex:dateUtc="2023-08-21T15:39:00Z"/>
  <w16cex:commentExtensible w16cex:durableId="288DFF10" w16cex:dateUtc="2023-08-21T19:19:00Z"/>
  <w16cex:commentExtensible w16cex:durableId="239FEF78" w16cex:dateUtc="2023-09-14T20:08:00Z"/>
  <w16cex:commentExtensible w16cex:durableId="287DFCFE" w16cex:dateUtc="2023-08-09T15:54:00Z"/>
  <w16cex:commentExtensible w16cex:durableId="34D35FF7" w16cex:dateUtc="2023-09-14T20:34:00Z"/>
  <w16cex:commentExtensible w16cex:durableId="288A10F9" w16cex:dateUtc="2023-08-18T19:47:00Z"/>
  <w16cex:commentExtensible w16cex:durableId="287DECE6" w16cex:dateUtc="2023-08-09T14:45:00Z"/>
  <w16cex:commentExtensible w16cex:durableId="288A110E" w16cex:dateUtc="2023-08-18T19:47:00Z"/>
  <w16cex:commentExtensible w16cex:durableId="287DECE8" w16cex:dateUtc="2023-08-09T14:45:00Z"/>
  <w16cex:commentExtensible w16cex:durableId="287DECE9" w16cex:dateUtc="2023-08-09T14:45:00Z"/>
  <w16cex:commentExtensible w16cex:durableId="2889FF39" w16cex:dateUtc="2023-08-18T18:31:00Z"/>
  <w16cex:commentExtensible w16cex:durableId="288A1601" w16cex:dateUtc="2023-08-18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A103E" w16cid:durableId="161F784A"/>
  <w16cid:commentId w16cid:paraId="79992F34" w16cid:durableId="5F0DD618"/>
  <w16cid:commentId w16cid:paraId="0BE0743E" w16cid:durableId="288DCB5C"/>
  <w16cid:commentId w16cid:paraId="30FF5C22" w16cid:durableId="288DFF10"/>
  <w16cid:commentId w16cid:paraId="5B2930AE" w16cid:durableId="239FEF78"/>
  <w16cid:commentId w16cid:paraId="2C8CED80" w16cid:durableId="287DFCFE"/>
  <w16cid:commentId w16cid:paraId="3BFD9F05" w16cid:durableId="34D35FF7"/>
  <w16cid:commentId w16cid:paraId="520B718A" w16cid:durableId="288A10F9"/>
  <w16cid:commentId w16cid:paraId="62F977C3" w16cid:durableId="287DECE6"/>
  <w16cid:commentId w16cid:paraId="3E24C3B8" w16cid:durableId="288A110E"/>
  <w16cid:commentId w16cid:paraId="3C4F064B" w16cid:durableId="287DECE8"/>
  <w16cid:commentId w16cid:paraId="3EB13C78" w16cid:durableId="287DECE9"/>
  <w16cid:commentId w16cid:paraId="18B304F6" w16cid:durableId="2889FF39"/>
  <w16cid:commentId w16cid:paraId="787B21A1" w16cid:durableId="288A16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4&lt;/item&gt;&lt;item&gt;6&lt;/item&gt;&lt;item&gt;7&lt;/item&gt;&lt;item&gt;8&lt;/item&gt;&lt;item&gt;9&lt;/item&gt;&lt;item&gt;11&lt;/item&gt;&lt;item&gt;12&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9&lt;/item&gt;&lt;/record-ids&gt;&lt;/item&gt;&lt;/Libraries&gt;"/>
  </w:docVars>
  <w:rsids>
    <w:rsidRoot w:val="00C93A8D"/>
    <w:rsid w:val="00022059"/>
    <w:rsid w:val="00045C27"/>
    <w:rsid w:val="0004634E"/>
    <w:rsid w:val="00052714"/>
    <w:rsid w:val="0005377D"/>
    <w:rsid w:val="00080E4A"/>
    <w:rsid w:val="000818AE"/>
    <w:rsid w:val="000C0A20"/>
    <w:rsid w:val="00146E5C"/>
    <w:rsid w:val="00150AC7"/>
    <w:rsid w:val="0016317D"/>
    <w:rsid w:val="0017412E"/>
    <w:rsid w:val="001939DD"/>
    <w:rsid w:val="00212E38"/>
    <w:rsid w:val="00264587"/>
    <w:rsid w:val="0028456E"/>
    <w:rsid w:val="0029599B"/>
    <w:rsid w:val="002B497E"/>
    <w:rsid w:val="002C1620"/>
    <w:rsid w:val="002F50C1"/>
    <w:rsid w:val="002F566D"/>
    <w:rsid w:val="00305711"/>
    <w:rsid w:val="00311706"/>
    <w:rsid w:val="0036365C"/>
    <w:rsid w:val="003878D6"/>
    <w:rsid w:val="003A461E"/>
    <w:rsid w:val="003D4264"/>
    <w:rsid w:val="004113AE"/>
    <w:rsid w:val="00436AAE"/>
    <w:rsid w:val="004C1F6F"/>
    <w:rsid w:val="004C398C"/>
    <w:rsid w:val="004E79D0"/>
    <w:rsid w:val="004F515F"/>
    <w:rsid w:val="00567BAA"/>
    <w:rsid w:val="00581B38"/>
    <w:rsid w:val="00597BD9"/>
    <w:rsid w:val="005B2B4A"/>
    <w:rsid w:val="005C5CE8"/>
    <w:rsid w:val="005E3A79"/>
    <w:rsid w:val="005E6772"/>
    <w:rsid w:val="005F4440"/>
    <w:rsid w:val="00641F7C"/>
    <w:rsid w:val="006640D9"/>
    <w:rsid w:val="0069097A"/>
    <w:rsid w:val="006F1408"/>
    <w:rsid w:val="006F5463"/>
    <w:rsid w:val="007209A9"/>
    <w:rsid w:val="007441A5"/>
    <w:rsid w:val="007621DA"/>
    <w:rsid w:val="0081260E"/>
    <w:rsid w:val="00844C75"/>
    <w:rsid w:val="00862E2C"/>
    <w:rsid w:val="0089399A"/>
    <w:rsid w:val="008A0FFC"/>
    <w:rsid w:val="009025BB"/>
    <w:rsid w:val="009169FD"/>
    <w:rsid w:val="009A1E1D"/>
    <w:rsid w:val="009B27B7"/>
    <w:rsid w:val="009D6C75"/>
    <w:rsid w:val="009E2729"/>
    <w:rsid w:val="009E6D12"/>
    <w:rsid w:val="009E7BFE"/>
    <w:rsid w:val="009F6764"/>
    <w:rsid w:val="00A0509B"/>
    <w:rsid w:val="00A21335"/>
    <w:rsid w:val="00A92361"/>
    <w:rsid w:val="00AD24DF"/>
    <w:rsid w:val="00AD6478"/>
    <w:rsid w:val="00AF5E1B"/>
    <w:rsid w:val="00B05D20"/>
    <w:rsid w:val="00B20C86"/>
    <w:rsid w:val="00B24A7E"/>
    <w:rsid w:val="00B2540C"/>
    <w:rsid w:val="00B37259"/>
    <w:rsid w:val="00B5266F"/>
    <w:rsid w:val="00B948CC"/>
    <w:rsid w:val="00BA39BC"/>
    <w:rsid w:val="00BC1A67"/>
    <w:rsid w:val="00BD1AE3"/>
    <w:rsid w:val="00C06165"/>
    <w:rsid w:val="00C638A7"/>
    <w:rsid w:val="00C93A8D"/>
    <w:rsid w:val="00CD58EE"/>
    <w:rsid w:val="00CE760A"/>
    <w:rsid w:val="00D6565E"/>
    <w:rsid w:val="00D905C4"/>
    <w:rsid w:val="00DD75E0"/>
    <w:rsid w:val="00DD7E60"/>
    <w:rsid w:val="00E152E6"/>
    <w:rsid w:val="00E168C0"/>
    <w:rsid w:val="00E4351C"/>
    <w:rsid w:val="00E44A89"/>
    <w:rsid w:val="00E70F4E"/>
    <w:rsid w:val="00E93070"/>
    <w:rsid w:val="00EE0003"/>
    <w:rsid w:val="00F04118"/>
    <w:rsid w:val="00F905BA"/>
    <w:rsid w:val="00FA34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chartTrackingRefBased/>
  <w15:docId w15:val="{ABAA9D66-F1BD-44A0-AEE3-DB883F1E1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ncbi.nlm.nih.gov/assembly/"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paperpile.com/c/ufcF67/SeQw"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paperpile.com/c/ufcF67/aizL"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paperpile.com/c/ufcF67/KKG9" TargetMode="External"/><Relationship Id="rId4" Type="http://schemas.openxmlformats.org/officeDocument/2006/relationships/webSettings" Target="webSettings.xml"/><Relationship Id="rId9" Type="http://schemas.openxmlformats.org/officeDocument/2006/relationships/hyperlink" Target="https://github.com/olsonanl/FastOrth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TotalTime>
  <Pages>10</Pages>
  <Words>7754</Words>
  <Characters>4420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54</cp:revision>
  <dcterms:created xsi:type="dcterms:W3CDTF">2023-08-09T14:39:00Z</dcterms:created>
  <dcterms:modified xsi:type="dcterms:W3CDTF">2023-09-14T21:09:00Z</dcterms:modified>
</cp:coreProperties>
</file>